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8895F54" w:rsidR="00B9121D" w:rsidRPr="006B11E7" w:rsidRDefault="00256102"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72FDDA86"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ts</w:t>
          </w:r>
          <w:r w:rsidR="00582F65">
            <w:rPr>
              <w:rFonts w:cs="Times New Roman"/>
              <w:szCs w:val="32"/>
            </w:rPr>
            <w:t>.</w:t>
          </w:r>
        </w:p>
        <w:p w14:paraId="4A1AE02A" w14:textId="11605C84" w:rsidR="00E269F6" w:rsidRPr="00E269F6" w:rsidRDefault="007C1436" w:rsidP="00E269F6">
          <w:pPr>
            <w:pStyle w:val="TOC1"/>
            <w:jc w:val="both"/>
            <w:rPr>
              <w:rFonts w:ascii="Times New Roman" w:hAnsi="Times New Roman" w:cs="Times New Roman"/>
              <w:noProof/>
              <w:sz w:val="24"/>
              <w:szCs w:val="24"/>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17679914" w:history="1">
            <w:r w:rsidR="00E269F6" w:rsidRPr="00E269F6">
              <w:rPr>
                <w:rStyle w:val="Hyperlink"/>
                <w:rFonts w:ascii="Times New Roman" w:hAnsi="Times New Roman" w:cs="Times New Roman"/>
                <w:noProof/>
                <w:sz w:val="24"/>
                <w:szCs w:val="24"/>
              </w:rPr>
              <w:t>List of Figur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ii</w:t>
            </w:r>
            <w:r w:rsidR="00E269F6" w:rsidRPr="00E269F6">
              <w:rPr>
                <w:rFonts w:ascii="Times New Roman" w:hAnsi="Times New Roman" w:cs="Times New Roman"/>
                <w:noProof/>
                <w:webHidden/>
                <w:sz w:val="24"/>
                <w:szCs w:val="24"/>
              </w:rPr>
              <w:fldChar w:fldCharType="end"/>
            </w:r>
          </w:hyperlink>
        </w:p>
        <w:p w14:paraId="041683C1" w14:textId="01586365" w:rsidR="00E269F6" w:rsidRPr="00E269F6" w:rsidRDefault="006C44F1" w:rsidP="00E269F6">
          <w:pPr>
            <w:pStyle w:val="TOC1"/>
            <w:jc w:val="both"/>
            <w:rPr>
              <w:rFonts w:ascii="Times New Roman" w:hAnsi="Times New Roman" w:cs="Times New Roman"/>
              <w:noProof/>
              <w:sz w:val="24"/>
              <w:szCs w:val="24"/>
            </w:rPr>
          </w:pPr>
          <w:hyperlink w:anchor="_Toc117679915" w:history="1">
            <w:r w:rsidR="00E269F6" w:rsidRPr="00E269F6">
              <w:rPr>
                <w:rStyle w:val="Hyperlink"/>
                <w:rFonts w:ascii="Times New Roman" w:hAnsi="Times New Roman" w:cs="Times New Roman"/>
                <w:noProof/>
                <w:sz w:val="24"/>
                <w:szCs w:val="24"/>
              </w:rPr>
              <w:t>List of Tabl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ii</w:t>
            </w:r>
            <w:r w:rsidR="00E269F6" w:rsidRPr="00E269F6">
              <w:rPr>
                <w:rFonts w:ascii="Times New Roman" w:hAnsi="Times New Roman" w:cs="Times New Roman"/>
                <w:noProof/>
                <w:webHidden/>
                <w:sz w:val="24"/>
                <w:szCs w:val="24"/>
              </w:rPr>
              <w:fldChar w:fldCharType="end"/>
            </w:r>
          </w:hyperlink>
        </w:p>
        <w:p w14:paraId="6EC92414" w14:textId="431A54AA" w:rsidR="00E269F6" w:rsidRPr="00E269F6" w:rsidRDefault="006C44F1" w:rsidP="00E269F6">
          <w:pPr>
            <w:pStyle w:val="TOC1"/>
            <w:jc w:val="both"/>
            <w:rPr>
              <w:rFonts w:ascii="Times New Roman" w:hAnsi="Times New Roman" w:cs="Times New Roman"/>
              <w:noProof/>
              <w:sz w:val="24"/>
              <w:szCs w:val="24"/>
            </w:rPr>
          </w:pPr>
          <w:hyperlink w:anchor="_Toc117679916" w:history="1">
            <w:r w:rsidR="00E269F6" w:rsidRPr="00E269F6">
              <w:rPr>
                <w:rStyle w:val="Hyperlink"/>
                <w:rFonts w:ascii="Times New Roman" w:hAnsi="Times New Roman" w:cs="Times New Roman"/>
                <w:bCs/>
                <w:noProof/>
                <w:sz w:val="24"/>
                <w:szCs w:val="24"/>
              </w:rPr>
              <w:t xml:space="preserve">1. </w:t>
            </w:r>
            <w:r w:rsidR="00E269F6" w:rsidRPr="00E269F6">
              <w:rPr>
                <w:rStyle w:val="Hyperlink"/>
                <w:rFonts w:ascii="Times New Roman" w:hAnsi="Times New Roman" w:cs="Times New Roman"/>
                <w:noProof/>
                <w:sz w:val="24"/>
                <w:szCs w:val="24"/>
              </w:rPr>
              <w:t>Introduc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357A1079" w14:textId="73C71D9D" w:rsidR="00E269F6" w:rsidRPr="00E269F6" w:rsidRDefault="006C44F1" w:rsidP="00E269F6">
          <w:pPr>
            <w:pStyle w:val="TOC1"/>
            <w:jc w:val="both"/>
            <w:rPr>
              <w:rFonts w:ascii="Times New Roman" w:hAnsi="Times New Roman" w:cs="Times New Roman"/>
              <w:noProof/>
              <w:sz w:val="24"/>
              <w:szCs w:val="24"/>
            </w:rPr>
          </w:pPr>
          <w:hyperlink w:anchor="_Toc117679917" w:history="1">
            <w:r w:rsidR="00E269F6" w:rsidRPr="00E269F6">
              <w:rPr>
                <w:rStyle w:val="Hyperlink"/>
                <w:rFonts w:ascii="Times New Roman" w:hAnsi="Times New Roman" w:cs="Times New Roman"/>
                <w:noProof/>
                <w:sz w:val="24"/>
                <w:szCs w:val="24"/>
              </w:rPr>
              <w:t>2. Problem Domai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26D6B984" w14:textId="6CE1D464"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18" w:history="1">
            <w:r w:rsidR="00E269F6" w:rsidRPr="00E269F6">
              <w:rPr>
                <w:rStyle w:val="Hyperlink"/>
                <w:rFonts w:ascii="Times New Roman" w:hAnsi="Times New Roman" w:cs="Times New Roman"/>
                <w:bCs/>
                <w:noProof/>
                <w:sz w:val="24"/>
                <w:szCs w:val="24"/>
              </w:rPr>
              <w:t xml:space="preserve">2.1 </w:t>
            </w:r>
            <w:r w:rsidR="00E269F6" w:rsidRPr="00E269F6">
              <w:rPr>
                <w:rStyle w:val="Hyperlink"/>
                <w:rFonts w:ascii="Times New Roman" w:hAnsi="Times New Roman" w:cs="Times New Roman"/>
                <w:noProof/>
                <w:sz w:val="24"/>
                <w:szCs w:val="24"/>
              </w:rPr>
              <w:t>Movie User Review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1697C257" w14:textId="79EF881E"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19" w:history="1">
            <w:r w:rsidR="00E269F6" w:rsidRPr="00E269F6">
              <w:rPr>
                <w:rStyle w:val="Hyperlink"/>
                <w:rFonts w:ascii="Times New Roman" w:hAnsi="Times New Roman" w:cs="Times New Roman"/>
                <w:bCs/>
                <w:noProof/>
                <w:sz w:val="24"/>
                <w:szCs w:val="24"/>
              </w:rPr>
              <w:t xml:space="preserve">2.2 </w:t>
            </w:r>
            <w:r w:rsidR="00E269F6" w:rsidRPr="00E269F6">
              <w:rPr>
                <w:rStyle w:val="Hyperlink"/>
                <w:rFonts w:ascii="Times New Roman" w:hAnsi="Times New Roman" w:cs="Times New Roman"/>
                <w:noProof/>
                <w:sz w:val="24"/>
                <w:szCs w:val="24"/>
              </w:rPr>
              <w:t>Text Summariza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57073EB9" w14:textId="17662F42"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20" w:history="1">
            <w:r w:rsidR="00E269F6" w:rsidRPr="00E269F6">
              <w:rPr>
                <w:rStyle w:val="Hyperlink"/>
                <w:rFonts w:ascii="Times New Roman" w:hAnsi="Times New Roman" w:cs="Times New Roman"/>
                <w:noProof/>
                <w:sz w:val="24"/>
                <w:szCs w:val="24"/>
              </w:rPr>
              <w:t>2.3. Transformer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4BFE251C" w14:textId="30E6D091" w:rsidR="00E269F6" w:rsidRPr="00E269F6" w:rsidRDefault="006C44F1" w:rsidP="00E269F6">
          <w:pPr>
            <w:pStyle w:val="TOC1"/>
            <w:jc w:val="both"/>
            <w:rPr>
              <w:rFonts w:ascii="Times New Roman" w:hAnsi="Times New Roman" w:cs="Times New Roman"/>
              <w:noProof/>
              <w:sz w:val="24"/>
              <w:szCs w:val="24"/>
            </w:rPr>
          </w:pPr>
          <w:hyperlink w:anchor="_Toc117679921" w:history="1">
            <w:r w:rsidR="00E269F6" w:rsidRPr="00E269F6">
              <w:rPr>
                <w:rStyle w:val="Hyperlink"/>
                <w:rFonts w:ascii="Times New Roman" w:hAnsi="Times New Roman" w:cs="Times New Roman"/>
                <w:noProof/>
                <w:sz w:val="24"/>
                <w:szCs w:val="24"/>
              </w:rPr>
              <w:t>3. Problem Defini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6FE27E35" w14:textId="15BC6A44"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22" w:history="1">
            <w:r w:rsidR="00E269F6" w:rsidRPr="00E269F6">
              <w:rPr>
                <w:rStyle w:val="Hyperlink"/>
                <w:rFonts w:ascii="Times New Roman" w:hAnsi="Times New Roman" w:cs="Times New Roman"/>
                <w:noProof/>
                <w:sz w:val="24"/>
                <w:szCs w:val="24"/>
              </w:rPr>
              <w:t>3.1. Problem State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5F10ABB1" w14:textId="1A8D3774" w:rsidR="00E269F6" w:rsidRPr="00E269F6" w:rsidRDefault="006C44F1" w:rsidP="00E269F6">
          <w:pPr>
            <w:pStyle w:val="TOC1"/>
            <w:jc w:val="both"/>
            <w:rPr>
              <w:rFonts w:ascii="Times New Roman" w:hAnsi="Times New Roman" w:cs="Times New Roman"/>
              <w:noProof/>
              <w:sz w:val="24"/>
              <w:szCs w:val="24"/>
            </w:rPr>
          </w:pPr>
          <w:hyperlink w:anchor="_Toc117679923" w:history="1">
            <w:r w:rsidR="00E269F6" w:rsidRPr="00E269F6">
              <w:rPr>
                <w:rStyle w:val="Hyperlink"/>
                <w:rFonts w:ascii="Times New Roman" w:hAnsi="Times New Roman" w:cs="Times New Roman"/>
                <w:noProof/>
                <w:sz w:val="24"/>
                <w:szCs w:val="24"/>
              </w:rPr>
              <w:t>4. Research Motiva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1D9789A2" w14:textId="111B3E85" w:rsidR="00E269F6" w:rsidRPr="00E269F6" w:rsidRDefault="006C44F1" w:rsidP="00E269F6">
          <w:pPr>
            <w:pStyle w:val="TOC1"/>
            <w:jc w:val="both"/>
            <w:rPr>
              <w:rFonts w:ascii="Times New Roman" w:hAnsi="Times New Roman" w:cs="Times New Roman"/>
              <w:noProof/>
              <w:sz w:val="24"/>
              <w:szCs w:val="24"/>
            </w:rPr>
          </w:pPr>
          <w:hyperlink w:anchor="_Toc117679924" w:history="1">
            <w:r w:rsidR="00E269F6" w:rsidRPr="00E269F6">
              <w:rPr>
                <w:rStyle w:val="Hyperlink"/>
                <w:rFonts w:ascii="Times New Roman" w:hAnsi="Times New Roman" w:cs="Times New Roman"/>
                <w:noProof/>
                <w:sz w:val="24"/>
                <w:szCs w:val="24"/>
              </w:rPr>
              <w:t>5. Existing Work</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5987C7A5" w14:textId="1C7418A5" w:rsidR="00E269F6" w:rsidRPr="00E269F6" w:rsidRDefault="006C44F1" w:rsidP="00E269F6">
          <w:pPr>
            <w:pStyle w:val="TOC1"/>
            <w:jc w:val="both"/>
            <w:rPr>
              <w:rFonts w:ascii="Times New Roman" w:hAnsi="Times New Roman" w:cs="Times New Roman"/>
              <w:noProof/>
              <w:sz w:val="24"/>
              <w:szCs w:val="24"/>
            </w:rPr>
          </w:pPr>
          <w:hyperlink w:anchor="_Toc117679925" w:history="1">
            <w:r w:rsidR="00E269F6" w:rsidRPr="00E269F6">
              <w:rPr>
                <w:rStyle w:val="Hyperlink"/>
                <w:rFonts w:ascii="Times New Roman" w:hAnsi="Times New Roman" w:cs="Times New Roman"/>
                <w:noProof/>
                <w:sz w:val="24"/>
                <w:szCs w:val="24"/>
              </w:rPr>
              <w:t>6. Research Gap</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4902DCD5" w14:textId="7A15D34D" w:rsidR="00E269F6" w:rsidRPr="00E269F6" w:rsidRDefault="006C44F1" w:rsidP="00E269F6">
          <w:pPr>
            <w:pStyle w:val="TOC1"/>
            <w:jc w:val="both"/>
            <w:rPr>
              <w:rFonts w:ascii="Times New Roman" w:hAnsi="Times New Roman" w:cs="Times New Roman"/>
              <w:noProof/>
              <w:sz w:val="24"/>
              <w:szCs w:val="24"/>
            </w:rPr>
          </w:pPr>
          <w:hyperlink w:anchor="_Toc117679926" w:history="1">
            <w:r w:rsidR="00E269F6" w:rsidRPr="00E269F6">
              <w:rPr>
                <w:rStyle w:val="Hyperlink"/>
                <w:rFonts w:ascii="Times New Roman" w:hAnsi="Times New Roman" w:cs="Times New Roman"/>
                <w:noProof/>
                <w:sz w:val="24"/>
                <w:szCs w:val="24"/>
              </w:rPr>
              <w:t>7. Research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0DDEB3B2" w14:textId="7921C299"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27" w:history="1">
            <w:r w:rsidR="00E269F6" w:rsidRPr="00E269F6">
              <w:rPr>
                <w:rStyle w:val="Hyperlink"/>
                <w:rFonts w:ascii="Times New Roman" w:hAnsi="Times New Roman" w:cs="Times New Roman"/>
                <w:noProof/>
                <w:sz w:val="24"/>
                <w:szCs w:val="24"/>
              </w:rPr>
              <w:t>7.1. Technological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33A05EC0" w14:textId="0E3BE892"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28" w:history="1">
            <w:r w:rsidR="00E269F6" w:rsidRPr="00E269F6">
              <w:rPr>
                <w:rStyle w:val="Hyperlink"/>
                <w:rFonts w:ascii="Times New Roman" w:hAnsi="Times New Roman" w:cs="Times New Roman"/>
                <w:noProof/>
                <w:sz w:val="24"/>
                <w:szCs w:val="24"/>
              </w:rPr>
              <w:t>7.2. Domain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2A5FB03C" w14:textId="197D942B" w:rsidR="00E269F6" w:rsidRPr="00E269F6" w:rsidRDefault="006C44F1" w:rsidP="00E269F6">
          <w:pPr>
            <w:pStyle w:val="TOC1"/>
            <w:jc w:val="both"/>
            <w:rPr>
              <w:rFonts w:ascii="Times New Roman" w:hAnsi="Times New Roman" w:cs="Times New Roman"/>
              <w:noProof/>
              <w:sz w:val="24"/>
              <w:szCs w:val="24"/>
            </w:rPr>
          </w:pPr>
          <w:hyperlink w:anchor="_Toc117679929" w:history="1">
            <w:r w:rsidR="00E269F6" w:rsidRPr="00E269F6">
              <w:rPr>
                <w:rStyle w:val="Hyperlink"/>
                <w:rFonts w:ascii="Times New Roman" w:hAnsi="Times New Roman" w:cs="Times New Roman"/>
                <w:noProof/>
                <w:sz w:val="24"/>
                <w:szCs w:val="24"/>
              </w:rPr>
              <w:t>8. Research Challeng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33F8C863" w14:textId="712BF58D" w:rsidR="00E269F6" w:rsidRPr="00E269F6" w:rsidRDefault="006C44F1" w:rsidP="00E269F6">
          <w:pPr>
            <w:pStyle w:val="TOC1"/>
            <w:jc w:val="both"/>
            <w:rPr>
              <w:rFonts w:ascii="Times New Roman" w:hAnsi="Times New Roman" w:cs="Times New Roman"/>
              <w:noProof/>
              <w:sz w:val="24"/>
              <w:szCs w:val="24"/>
            </w:rPr>
          </w:pPr>
          <w:hyperlink w:anchor="_Toc117679930" w:history="1">
            <w:r w:rsidR="00E269F6" w:rsidRPr="00E269F6">
              <w:rPr>
                <w:rStyle w:val="Hyperlink"/>
                <w:rFonts w:ascii="Times New Roman" w:hAnsi="Times New Roman" w:cs="Times New Roman"/>
                <w:noProof/>
                <w:sz w:val="24"/>
                <w:szCs w:val="24"/>
              </w:rPr>
              <w:t>9. Research Question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6A2C4897" w14:textId="1D6F5F1E" w:rsidR="00E269F6" w:rsidRPr="00E269F6" w:rsidRDefault="006C44F1" w:rsidP="00E269F6">
          <w:pPr>
            <w:pStyle w:val="TOC1"/>
            <w:jc w:val="both"/>
            <w:rPr>
              <w:rFonts w:ascii="Times New Roman" w:hAnsi="Times New Roman" w:cs="Times New Roman"/>
              <w:noProof/>
              <w:sz w:val="24"/>
              <w:szCs w:val="24"/>
            </w:rPr>
          </w:pPr>
          <w:hyperlink w:anchor="_Toc117679931" w:history="1">
            <w:r w:rsidR="00E269F6" w:rsidRPr="00E269F6">
              <w:rPr>
                <w:rStyle w:val="Hyperlink"/>
                <w:rFonts w:ascii="Times New Roman" w:hAnsi="Times New Roman" w:cs="Times New Roman"/>
                <w:noProof/>
                <w:sz w:val="24"/>
                <w:szCs w:val="24"/>
              </w:rPr>
              <w:t>10. Research Aim</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9</w:t>
            </w:r>
            <w:r w:rsidR="00E269F6" w:rsidRPr="00E269F6">
              <w:rPr>
                <w:rFonts w:ascii="Times New Roman" w:hAnsi="Times New Roman" w:cs="Times New Roman"/>
                <w:noProof/>
                <w:webHidden/>
                <w:sz w:val="24"/>
                <w:szCs w:val="24"/>
              </w:rPr>
              <w:fldChar w:fldCharType="end"/>
            </w:r>
          </w:hyperlink>
        </w:p>
        <w:p w14:paraId="3FE9C5C3" w14:textId="38A7E404" w:rsidR="00E269F6" w:rsidRPr="00E269F6" w:rsidRDefault="006C44F1" w:rsidP="00E269F6">
          <w:pPr>
            <w:pStyle w:val="TOC1"/>
            <w:jc w:val="both"/>
            <w:rPr>
              <w:rFonts w:ascii="Times New Roman" w:hAnsi="Times New Roman" w:cs="Times New Roman"/>
              <w:noProof/>
              <w:sz w:val="24"/>
              <w:szCs w:val="24"/>
            </w:rPr>
          </w:pPr>
          <w:hyperlink w:anchor="_Toc117679932" w:history="1">
            <w:r w:rsidR="00E269F6" w:rsidRPr="00E269F6">
              <w:rPr>
                <w:rStyle w:val="Hyperlink"/>
                <w:rFonts w:ascii="Times New Roman" w:hAnsi="Times New Roman" w:cs="Times New Roman"/>
                <w:noProof/>
                <w:sz w:val="24"/>
                <w:szCs w:val="24"/>
              </w:rPr>
              <w:t>11. Research Objectiv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9</w:t>
            </w:r>
            <w:r w:rsidR="00E269F6" w:rsidRPr="00E269F6">
              <w:rPr>
                <w:rFonts w:ascii="Times New Roman" w:hAnsi="Times New Roman" w:cs="Times New Roman"/>
                <w:noProof/>
                <w:webHidden/>
                <w:sz w:val="24"/>
                <w:szCs w:val="24"/>
              </w:rPr>
              <w:fldChar w:fldCharType="end"/>
            </w:r>
          </w:hyperlink>
        </w:p>
        <w:p w14:paraId="06549BD1" w14:textId="784FC422" w:rsidR="00E269F6" w:rsidRPr="00E269F6" w:rsidRDefault="006C44F1" w:rsidP="00E269F6">
          <w:pPr>
            <w:pStyle w:val="TOC1"/>
            <w:jc w:val="both"/>
            <w:rPr>
              <w:rFonts w:ascii="Times New Roman" w:hAnsi="Times New Roman" w:cs="Times New Roman"/>
              <w:noProof/>
              <w:sz w:val="24"/>
              <w:szCs w:val="24"/>
            </w:rPr>
          </w:pPr>
          <w:hyperlink w:anchor="_Toc117679933" w:history="1">
            <w:r w:rsidR="00E269F6" w:rsidRPr="00E269F6">
              <w:rPr>
                <w:rStyle w:val="Hyperlink"/>
                <w:rFonts w:ascii="Times New Roman" w:hAnsi="Times New Roman" w:cs="Times New Roman"/>
                <w:noProof/>
                <w:sz w:val="24"/>
                <w:szCs w:val="24"/>
              </w:rPr>
              <w:t>12. Project 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76EA4975" w14:textId="33947833"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34" w:history="1">
            <w:r w:rsidR="00E269F6" w:rsidRPr="00E269F6">
              <w:rPr>
                <w:rStyle w:val="Hyperlink"/>
                <w:rFonts w:ascii="Times New Roman" w:hAnsi="Times New Roman" w:cs="Times New Roman"/>
                <w:noProof/>
                <w:sz w:val="24"/>
                <w:szCs w:val="24"/>
              </w:rPr>
              <w:t>12.1.  In-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151117F9" w14:textId="1C18379D"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35" w:history="1">
            <w:r w:rsidR="00E269F6" w:rsidRPr="00E269F6">
              <w:rPr>
                <w:rStyle w:val="Hyperlink"/>
                <w:rFonts w:ascii="Times New Roman" w:hAnsi="Times New Roman" w:cs="Times New Roman"/>
                <w:noProof/>
                <w:sz w:val="24"/>
                <w:szCs w:val="24"/>
              </w:rPr>
              <w:t>12.2. Out-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4BD178B5" w14:textId="52807D5F"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36" w:history="1">
            <w:r w:rsidR="00E269F6" w:rsidRPr="00E269F6">
              <w:rPr>
                <w:rStyle w:val="Hyperlink"/>
                <w:rFonts w:ascii="Times New Roman" w:hAnsi="Times New Roman" w:cs="Times New Roman"/>
                <w:noProof/>
                <w:sz w:val="24"/>
                <w:szCs w:val="24"/>
              </w:rPr>
              <w:t>12.3. Prototype Diagram</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3E109C02" w14:textId="5F3B130C" w:rsidR="00E269F6" w:rsidRPr="00E269F6" w:rsidRDefault="006C44F1" w:rsidP="00E269F6">
          <w:pPr>
            <w:pStyle w:val="TOC1"/>
            <w:jc w:val="both"/>
            <w:rPr>
              <w:rFonts w:ascii="Times New Roman" w:hAnsi="Times New Roman" w:cs="Times New Roman"/>
              <w:noProof/>
              <w:sz w:val="24"/>
              <w:szCs w:val="24"/>
            </w:rPr>
          </w:pPr>
          <w:hyperlink w:anchor="_Toc117679937" w:history="1">
            <w:r w:rsidR="00E269F6" w:rsidRPr="00E269F6">
              <w:rPr>
                <w:rStyle w:val="Hyperlink"/>
                <w:rFonts w:ascii="Times New Roman" w:hAnsi="Times New Roman" w:cs="Times New Roman"/>
                <w:noProof/>
                <w:sz w:val="24"/>
                <w:szCs w:val="24"/>
              </w:rPr>
              <w:t>13. Proposed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1E3DD3EB" w14:textId="2DA9F5B9"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38" w:history="1">
            <w:r w:rsidR="00E269F6" w:rsidRPr="00E269F6">
              <w:rPr>
                <w:rStyle w:val="Hyperlink"/>
                <w:rFonts w:ascii="Times New Roman" w:hAnsi="Times New Roman" w:cs="Times New Roman"/>
                <w:noProof/>
                <w:sz w:val="24"/>
                <w:szCs w:val="24"/>
              </w:rPr>
              <w:t>13.1. Research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44F79405" w14:textId="1CF36D6A"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39" w:history="1">
            <w:r w:rsidR="00E269F6" w:rsidRPr="00E269F6">
              <w:rPr>
                <w:rStyle w:val="Hyperlink"/>
                <w:rFonts w:ascii="Times New Roman" w:hAnsi="Times New Roman" w:cs="Times New Roman"/>
                <w:noProof/>
                <w:sz w:val="24"/>
                <w:szCs w:val="24"/>
              </w:rPr>
              <w:t>13.2. Develop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68F65FC0" w14:textId="7ADBADBB"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0" w:history="1">
            <w:r w:rsidR="00E269F6" w:rsidRPr="00E269F6">
              <w:rPr>
                <w:rStyle w:val="Hyperlink"/>
                <w:rFonts w:ascii="Times New Roman" w:hAnsi="Times New Roman" w:cs="Times New Roman"/>
                <w:noProof/>
                <w:sz w:val="24"/>
                <w:szCs w:val="24"/>
              </w:rPr>
              <w:t>13.2.1. Life Cycle Model</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4EC44415" w14:textId="452B74D4"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1" w:history="1">
            <w:r w:rsidR="00E269F6" w:rsidRPr="00E269F6">
              <w:rPr>
                <w:rStyle w:val="Hyperlink"/>
                <w:rFonts w:ascii="Times New Roman" w:hAnsi="Times New Roman" w:cs="Times New Roman"/>
                <w:noProof/>
                <w:sz w:val="24"/>
                <w:szCs w:val="24"/>
              </w:rPr>
              <w:t>13.2.2. Desig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5A74B2B8" w14:textId="08EF84DD"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2" w:history="1">
            <w:r w:rsidR="00E269F6" w:rsidRPr="00E269F6">
              <w:rPr>
                <w:rStyle w:val="Hyperlink"/>
                <w:rFonts w:ascii="Times New Roman" w:hAnsi="Times New Roman" w:cs="Times New Roman"/>
                <w:noProof/>
                <w:sz w:val="24"/>
                <w:szCs w:val="24"/>
              </w:rPr>
              <w:t>13.2.3. Develop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49F9158F" w14:textId="1E37A5EB"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3" w:history="1">
            <w:r w:rsidR="00E269F6" w:rsidRPr="00E269F6">
              <w:rPr>
                <w:rStyle w:val="Hyperlink"/>
                <w:rFonts w:ascii="Times New Roman" w:hAnsi="Times New Roman" w:cs="Times New Roman"/>
                <w:noProof/>
                <w:sz w:val="24"/>
                <w:szCs w:val="24"/>
              </w:rPr>
              <w:t>13.2.4. Requirement Elicita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73BCEB2F" w14:textId="021AC246"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4" w:history="1">
            <w:r w:rsidR="00E269F6" w:rsidRPr="00E269F6">
              <w:rPr>
                <w:rStyle w:val="Hyperlink"/>
                <w:rFonts w:ascii="Times New Roman" w:hAnsi="Times New Roman" w:cs="Times New Roman"/>
                <w:noProof/>
                <w:sz w:val="24"/>
                <w:szCs w:val="24"/>
              </w:rPr>
              <w:t>13.2.5. Evalua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31975AEB" w14:textId="0BB5E3EA"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45" w:history="1">
            <w:r w:rsidR="00E269F6" w:rsidRPr="00E269F6">
              <w:rPr>
                <w:rStyle w:val="Hyperlink"/>
                <w:rFonts w:ascii="Times New Roman" w:hAnsi="Times New Roman" w:cs="Times New Roman"/>
                <w:noProof/>
                <w:sz w:val="24"/>
                <w:szCs w:val="24"/>
              </w:rPr>
              <w:t>13.3. Project Manage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1687B221" w14:textId="699BD9DB"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6" w:history="1">
            <w:r w:rsidR="00E269F6" w:rsidRPr="00E269F6">
              <w:rPr>
                <w:rStyle w:val="Hyperlink"/>
                <w:rFonts w:ascii="Times New Roman" w:hAnsi="Times New Roman" w:cs="Times New Roman"/>
                <w:noProof/>
                <w:sz w:val="24"/>
                <w:szCs w:val="24"/>
              </w:rPr>
              <w:t>13.3.1 Schedul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6</w:t>
            </w:r>
            <w:r w:rsidR="00E269F6" w:rsidRPr="00E269F6">
              <w:rPr>
                <w:rFonts w:ascii="Times New Roman" w:hAnsi="Times New Roman" w:cs="Times New Roman"/>
                <w:noProof/>
                <w:webHidden/>
                <w:sz w:val="24"/>
                <w:szCs w:val="24"/>
              </w:rPr>
              <w:fldChar w:fldCharType="end"/>
            </w:r>
          </w:hyperlink>
        </w:p>
        <w:p w14:paraId="6EC95DC6" w14:textId="261A3E89"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7" w:history="1">
            <w:r w:rsidR="00E269F6" w:rsidRPr="00E269F6">
              <w:rPr>
                <w:rStyle w:val="Hyperlink"/>
                <w:rFonts w:ascii="Times New Roman" w:hAnsi="Times New Roman" w:cs="Times New Roman"/>
                <w:noProof/>
                <w:sz w:val="24"/>
                <w:szCs w:val="24"/>
              </w:rPr>
              <w:t>13.3.2. Resource Requirement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8</w:t>
            </w:r>
            <w:r w:rsidR="00E269F6" w:rsidRPr="00E269F6">
              <w:rPr>
                <w:rFonts w:ascii="Times New Roman" w:hAnsi="Times New Roman" w:cs="Times New Roman"/>
                <w:noProof/>
                <w:webHidden/>
                <w:sz w:val="24"/>
                <w:szCs w:val="24"/>
              </w:rPr>
              <w:fldChar w:fldCharType="end"/>
            </w:r>
          </w:hyperlink>
        </w:p>
        <w:p w14:paraId="3E1F6134" w14:textId="7492B9CB"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48" w:history="1">
            <w:r w:rsidR="00E269F6" w:rsidRPr="00E269F6">
              <w:rPr>
                <w:rStyle w:val="Hyperlink"/>
                <w:rFonts w:ascii="Times New Roman" w:hAnsi="Times New Roman" w:cs="Times New Roman"/>
                <w:noProof/>
                <w:sz w:val="24"/>
                <w:szCs w:val="24"/>
              </w:rPr>
              <w:t>13.3.3. Risk Manage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9</w:t>
            </w:r>
            <w:r w:rsidR="00E269F6" w:rsidRPr="00E269F6">
              <w:rPr>
                <w:rFonts w:ascii="Times New Roman" w:hAnsi="Times New Roman" w:cs="Times New Roman"/>
                <w:noProof/>
                <w:webHidden/>
                <w:sz w:val="24"/>
                <w:szCs w:val="24"/>
              </w:rPr>
              <w:fldChar w:fldCharType="end"/>
            </w:r>
          </w:hyperlink>
        </w:p>
        <w:p w14:paraId="54E0CD80" w14:textId="4A73B51D" w:rsidR="00E269F6" w:rsidRPr="00E269F6" w:rsidRDefault="006C44F1" w:rsidP="00E269F6">
          <w:pPr>
            <w:pStyle w:val="TOC2"/>
            <w:tabs>
              <w:tab w:val="right" w:leader="dot" w:pos="9350"/>
            </w:tabs>
            <w:jc w:val="both"/>
            <w:rPr>
              <w:rFonts w:ascii="Times New Roman" w:hAnsi="Times New Roman" w:cs="Times New Roman"/>
              <w:noProof/>
              <w:sz w:val="24"/>
              <w:szCs w:val="24"/>
            </w:rPr>
          </w:pPr>
          <w:hyperlink w:anchor="_Toc117679949" w:history="1">
            <w:r w:rsidR="00E269F6" w:rsidRPr="00E269F6">
              <w:rPr>
                <w:rStyle w:val="Hyperlink"/>
                <w:rFonts w:ascii="Times New Roman" w:hAnsi="Times New Roman" w:cs="Times New Roman"/>
                <w:noProof/>
                <w:sz w:val="24"/>
                <w:szCs w:val="24"/>
              </w:rPr>
              <w:t>13.4. Solu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0</w:t>
            </w:r>
            <w:r w:rsidR="00E269F6" w:rsidRPr="00E269F6">
              <w:rPr>
                <w:rFonts w:ascii="Times New Roman" w:hAnsi="Times New Roman" w:cs="Times New Roman"/>
                <w:noProof/>
                <w:webHidden/>
                <w:sz w:val="24"/>
                <w:szCs w:val="24"/>
              </w:rPr>
              <w:fldChar w:fldCharType="end"/>
            </w:r>
          </w:hyperlink>
        </w:p>
        <w:p w14:paraId="4F387786" w14:textId="6A4EDAE6"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50" w:history="1">
            <w:r w:rsidR="00E269F6" w:rsidRPr="00E269F6">
              <w:rPr>
                <w:rStyle w:val="Hyperlink"/>
                <w:rFonts w:ascii="Times New Roman" w:hAnsi="Times New Roman" w:cs="Times New Roman"/>
                <w:noProof/>
                <w:sz w:val="24"/>
                <w:szCs w:val="24"/>
              </w:rPr>
              <w:t>13.4.1 Data Collec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1</w:t>
            </w:r>
            <w:r w:rsidR="00E269F6" w:rsidRPr="00E269F6">
              <w:rPr>
                <w:rFonts w:ascii="Times New Roman" w:hAnsi="Times New Roman" w:cs="Times New Roman"/>
                <w:noProof/>
                <w:webHidden/>
                <w:sz w:val="24"/>
                <w:szCs w:val="24"/>
              </w:rPr>
              <w:fldChar w:fldCharType="end"/>
            </w:r>
          </w:hyperlink>
        </w:p>
        <w:p w14:paraId="444E2938" w14:textId="58C58D7D"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51" w:history="1">
            <w:r w:rsidR="00E269F6" w:rsidRPr="00E269F6">
              <w:rPr>
                <w:rStyle w:val="Hyperlink"/>
                <w:rFonts w:ascii="Times New Roman" w:hAnsi="Times New Roman" w:cs="Times New Roman"/>
                <w:noProof/>
                <w:sz w:val="24"/>
                <w:szCs w:val="24"/>
              </w:rPr>
              <w:t>13.4.2. Data Pre-processing</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1</w:t>
            </w:r>
            <w:r w:rsidR="00E269F6" w:rsidRPr="00E269F6">
              <w:rPr>
                <w:rFonts w:ascii="Times New Roman" w:hAnsi="Times New Roman" w:cs="Times New Roman"/>
                <w:noProof/>
                <w:webHidden/>
                <w:sz w:val="24"/>
                <w:szCs w:val="24"/>
              </w:rPr>
              <w:fldChar w:fldCharType="end"/>
            </w:r>
          </w:hyperlink>
        </w:p>
        <w:p w14:paraId="05902582" w14:textId="65E4F348"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52" w:history="1">
            <w:r w:rsidR="00E269F6" w:rsidRPr="00E269F6">
              <w:rPr>
                <w:rStyle w:val="Hyperlink"/>
                <w:rFonts w:ascii="Times New Roman" w:hAnsi="Times New Roman" w:cs="Times New Roman"/>
                <w:noProof/>
                <w:sz w:val="24"/>
                <w:szCs w:val="24"/>
              </w:rPr>
              <w:t>13.4.3. Data Analysi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05FBAFBE" w14:textId="4BFC7519"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53" w:history="1">
            <w:r w:rsidR="00E269F6" w:rsidRPr="00E269F6">
              <w:rPr>
                <w:rStyle w:val="Hyperlink"/>
                <w:rFonts w:ascii="Times New Roman" w:hAnsi="Times New Roman" w:cs="Times New Roman"/>
                <w:noProof/>
                <w:sz w:val="24"/>
                <w:szCs w:val="24"/>
              </w:rPr>
              <w:t>13.4.4. Model Selection and Training</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2391B264" w14:textId="3F826BD6" w:rsidR="00E269F6" w:rsidRPr="00E269F6" w:rsidRDefault="006C44F1" w:rsidP="00E269F6">
          <w:pPr>
            <w:pStyle w:val="TOC3"/>
            <w:tabs>
              <w:tab w:val="right" w:leader="dot" w:pos="9350"/>
            </w:tabs>
            <w:jc w:val="both"/>
            <w:rPr>
              <w:rFonts w:ascii="Times New Roman" w:hAnsi="Times New Roman" w:cs="Times New Roman"/>
              <w:noProof/>
              <w:sz w:val="24"/>
              <w:szCs w:val="24"/>
            </w:rPr>
          </w:pPr>
          <w:hyperlink w:anchor="_Toc117679954" w:history="1">
            <w:r w:rsidR="00E269F6" w:rsidRPr="00E269F6">
              <w:rPr>
                <w:rStyle w:val="Hyperlink"/>
                <w:rFonts w:ascii="Times New Roman" w:hAnsi="Times New Roman" w:cs="Times New Roman"/>
                <w:noProof/>
                <w:sz w:val="24"/>
                <w:szCs w:val="24"/>
              </w:rPr>
              <w:t>13.4.5. Model Evaluation and Deploy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277559CE" w14:textId="1E4EA3BD" w:rsidR="00E269F6" w:rsidRPr="00E269F6" w:rsidRDefault="006C44F1" w:rsidP="00E269F6">
          <w:pPr>
            <w:pStyle w:val="TOC1"/>
            <w:jc w:val="both"/>
            <w:rPr>
              <w:rFonts w:ascii="Times New Roman" w:hAnsi="Times New Roman" w:cs="Times New Roman"/>
              <w:noProof/>
              <w:sz w:val="24"/>
              <w:szCs w:val="24"/>
            </w:rPr>
          </w:pPr>
          <w:hyperlink w:anchor="_Toc117679955" w:history="1">
            <w:r w:rsidR="00E269F6" w:rsidRPr="00E269F6">
              <w:rPr>
                <w:rStyle w:val="Hyperlink"/>
                <w:rFonts w:ascii="Times New Roman" w:hAnsi="Times New Roman" w:cs="Times New Roman"/>
                <w:bCs/>
                <w:noProof/>
                <w:sz w:val="24"/>
                <w:szCs w:val="24"/>
              </w:rPr>
              <w:t>Referenc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I</w:t>
            </w:r>
            <w:r w:rsidR="00E269F6" w:rsidRPr="00E269F6">
              <w:rPr>
                <w:rFonts w:ascii="Times New Roman" w:hAnsi="Times New Roman" w:cs="Times New Roman"/>
                <w:noProof/>
                <w:webHidden/>
                <w:sz w:val="24"/>
                <w:szCs w:val="24"/>
              </w:rPr>
              <w:fldChar w:fldCharType="end"/>
            </w:r>
          </w:hyperlink>
        </w:p>
        <w:p w14:paraId="3143FCD0" w14:textId="114DDB5F"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0" w:name="_Toc117679914"/>
      <w:r w:rsidRPr="00D74537">
        <w:t>List of Figures</w:t>
      </w:r>
      <w:bookmarkEnd w:id="0"/>
    </w:p>
    <w:p w14:paraId="64E34E18" w14:textId="71E5DF3C"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39AF30D1" w:rsidR="002D3F84" w:rsidRPr="00F65430" w:rsidRDefault="006C44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78F0A73E" w:rsidR="002D3F84" w:rsidRPr="00F65430" w:rsidRDefault="006C44F1"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17679915"/>
      <w:r>
        <w:t>List of Tables</w:t>
      </w:r>
      <w:bookmarkEnd w:id="1"/>
    </w:p>
    <w:p w14:paraId="1A60D388" w14:textId="7B1F8ADE"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42F333F1"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69CDC3A5"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09D3EB06"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7330C7E7" w:rsidR="008F4053" w:rsidRPr="005E2676" w:rsidRDefault="006C44F1"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F379A">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commentRangeStart w:id="2"/>
      <w:commentRangeStart w:id="3"/>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9446" w:type="dxa"/>
        <w:shd w:val="clear" w:color="auto" w:fill="FFFFFF" w:themeFill="background1"/>
        <w:tblLook w:val="04A0" w:firstRow="1" w:lastRow="0" w:firstColumn="1" w:lastColumn="0" w:noHBand="0" w:noVBand="1"/>
      </w:tblPr>
      <w:tblGrid>
        <w:gridCol w:w="1908"/>
        <w:gridCol w:w="7538"/>
      </w:tblGrid>
      <w:tr w:rsidR="009E5AD6" w:rsidRPr="006B11E7" w14:paraId="1E68DD22" w14:textId="77777777" w:rsidTr="00F10C1A">
        <w:trPr>
          <w:cnfStyle w:val="100000000000" w:firstRow="1" w:lastRow="0" w:firstColumn="0" w:lastColumn="0" w:oddVBand="0" w:evenVBand="0" w:oddHBand="0"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15AE24C2" w14:textId="77777777" w:rsidR="009E5AD6" w:rsidRPr="00205B2E" w:rsidRDefault="009E5AD6" w:rsidP="00F10C1A">
            <w:pPr>
              <w:spacing w:line="360" w:lineRule="auto"/>
              <w:rPr>
                <w:rFonts w:ascii="Times New Roman" w:hAnsi="Times New Roman" w:cs="Times New Roman"/>
                <w:bCs w:val="0"/>
                <w:sz w:val="24"/>
                <w:szCs w:val="24"/>
              </w:rPr>
            </w:pPr>
            <w:bookmarkStart w:id="4" w:name="aiacronym"/>
            <w:r w:rsidRPr="00205B2E">
              <w:rPr>
                <w:rFonts w:ascii="Times New Roman" w:hAnsi="Times New Roman" w:cs="Times New Roman"/>
                <w:bCs w:val="0"/>
                <w:sz w:val="24"/>
                <w:szCs w:val="24"/>
              </w:rPr>
              <w:t>AI</w:t>
            </w:r>
            <w:bookmarkEnd w:id="4"/>
            <w:r w:rsidRPr="00205B2E">
              <w:rPr>
                <w:rFonts w:ascii="Times New Roman" w:hAnsi="Times New Roman" w:cs="Times New Roman"/>
                <w:bCs w:val="0"/>
                <w:sz w:val="24"/>
                <w:szCs w:val="24"/>
              </w:rPr>
              <w:t xml:space="preserve"> </w:t>
            </w:r>
          </w:p>
        </w:tc>
        <w:tc>
          <w:tcPr>
            <w:tcW w:w="7538" w:type="dxa"/>
            <w:shd w:val="clear" w:color="auto" w:fill="FFFFFF" w:themeFill="background1"/>
          </w:tcPr>
          <w:p w14:paraId="54C4D694" w14:textId="77777777" w:rsidR="009E5AD6" w:rsidRPr="0017473C" w:rsidRDefault="009E5AD6" w:rsidP="00F10C1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37F8345F" w14:textId="48B2B3D2"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538" w:type="dxa"/>
            <w:shd w:val="clear" w:color="auto" w:fill="FFFFFF" w:themeFill="background1"/>
          </w:tcPr>
          <w:p w14:paraId="47FE043E" w14:textId="3A58B593"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587291B" w14:textId="48FA923D"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538" w:type="dxa"/>
            <w:shd w:val="clear" w:color="auto" w:fill="FFFFFF" w:themeFill="background1"/>
          </w:tcPr>
          <w:p w14:paraId="6D40CA32" w14:textId="7485DC6A"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phical </w:t>
            </w:r>
            <w:r w:rsidR="0001179A">
              <w:rPr>
                <w:rFonts w:ascii="Times New Roman" w:hAnsi="Times New Roman" w:cs="Times New Roman"/>
                <w:sz w:val="24"/>
                <w:szCs w:val="24"/>
              </w:rPr>
              <w:t>U</w:t>
            </w:r>
            <w:r>
              <w:rPr>
                <w:rFonts w:ascii="Times New Roman" w:hAnsi="Times New Roman" w:cs="Times New Roman"/>
                <w:sz w:val="24"/>
                <w:szCs w:val="24"/>
              </w:rPr>
              <w:t>ser Interface</w:t>
            </w:r>
          </w:p>
        </w:tc>
      </w:tr>
      <w:tr w:rsidR="009E5AD6" w:rsidRPr="006B11E7" w14:paraId="73BD7E01"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D83BBDE" w14:textId="6E729668"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538" w:type="dxa"/>
            <w:shd w:val="clear" w:color="auto" w:fill="FFFFFF" w:themeFill="background1"/>
          </w:tcPr>
          <w:p w14:paraId="51CAFFA0" w14:textId="2A07E2CB" w:rsidR="009E5AD6" w:rsidRPr="006B11E7"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commentRangeEnd w:id="2"/>
      <w:tr w:rsidR="009E5AD6" w:rsidRPr="006B11E7" w14:paraId="756BF97B"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797E73F" w14:textId="37236912" w:rsidR="009E5AD6" w:rsidRPr="00205B2E" w:rsidRDefault="006C44F1" w:rsidP="00F10C1A">
            <w:pPr>
              <w:spacing w:line="360" w:lineRule="auto"/>
              <w:rPr>
                <w:rFonts w:ascii="Times New Roman" w:hAnsi="Times New Roman" w:cs="Times New Roman"/>
                <w:bCs w:val="0"/>
                <w:sz w:val="24"/>
                <w:szCs w:val="24"/>
              </w:rPr>
            </w:pPr>
            <w:r>
              <w:rPr>
                <w:rStyle w:val="CommentReference"/>
                <w:b w:val="0"/>
                <w:bCs w:val="0"/>
              </w:rPr>
              <w:commentReference w:id="2"/>
            </w:r>
            <w:commentRangeEnd w:id="3"/>
            <w:r w:rsidR="00F10C1A">
              <w:rPr>
                <w:rStyle w:val="CommentReference"/>
                <w:b w:val="0"/>
                <w:bCs w:val="0"/>
              </w:rPr>
              <w:commentReference w:id="3"/>
            </w:r>
            <w:r w:rsidR="00FF43C3" w:rsidRPr="00205B2E">
              <w:rPr>
                <w:rFonts w:ascii="Times New Roman" w:hAnsi="Times New Roman" w:cs="Times New Roman"/>
                <w:bCs w:val="0"/>
                <w:sz w:val="24"/>
                <w:szCs w:val="24"/>
              </w:rPr>
              <w:t>NLP</w:t>
            </w:r>
          </w:p>
        </w:tc>
        <w:tc>
          <w:tcPr>
            <w:tcW w:w="7538" w:type="dxa"/>
            <w:shd w:val="clear" w:color="auto" w:fill="FFFFFF" w:themeFill="background1"/>
          </w:tcPr>
          <w:p w14:paraId="298F3188" w14:textId="611CA4BB" w:rsidR="009E5AD6"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4A4EE409" w14:textId="7D395C1A"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538" w:type="dxa"/>
            <w:shd w:val="clear" w:color="auto" w:fill="FFFFFF" w:themeFill="background1"/>
          </w:tcPr>
          <w:p w14:paraId="4F8F0CF4" w14:textId="542B8C8D" w:rsidR="009E5AD6" w:rsidRPr="00FF43C3" w:rsidRDefault="00FF43C3"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8B91154" w14:textId="4E352B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538" w:type="dxa"/>
            <w:shd w:val="clear" w:color="auto" w:fill="FFFFFF" w:themeFill="background1"/>
          </w:tcPr>
          <w:p w14:paraId="4EDAAEF6" w14:textId="7F8A631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009E5AD6" w:rsidRPr="006B11E7">
              <w:rPr>
                <w:rFonts w:ascii="Times New Roman" w:hAnsi="Times New Roman" w:cs="Times New Roman"/>
                <w:sz w:val="24"/>
                <w:szCs w:val="24"/>
              </w:rPr>
              <w:t>.</w:t>
            </w:r>
          </w:p>
        </w:tc>
      </w:tr>
      <w:tr w:rsidR="009E5AD6" w:rsidRPr="006B11E7" w14:paraId="6CA416B4"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E2E7CA2" w14:textId="1706D4EB"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538" w:type="dxa"/>
            <w:shd w:val="clear" w:color="auto" w:fill="FFFFFF" w:themeFill="background1"/>
          </w:tcPr>
          <w:p w14:paraId="28700608" w14:textId="67947A1B"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009E5AD6" w:rsidRPr="006B11E7">
              <w:rPr>
                <w:rFonts w:ascii="Times New Roman" w:hAnsi="Times New Roman" w:cs="Times New Roman"/>
                <w:sz w:val="24"/>
                <w:szCs w:val="24"/>
              </w:rPr>
              <w:t>.</w:t>
            </w:r>
          </w:p>
        </w:tc>
      </w:tr>
      <w:tr w:rsidR="009E5AD6" w:rsidRPr="006B11E7" w14:paraId="7054C7BE"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E07E143" w14:textId="6754BA1E" w:rsidR="009E5AD6" w:rsidRPr="00205B2E" w:rsidRDefault="00FF43C3" w:rsidP="00F10C1A">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538" w:type="dxa"/>
            <w:shd w:val="clear" w:color="auto" w:fill="FFFFFF" w:themeFill="background1"/>
          </w:tcPr>
          <w:p w14:paraId="3F59BA81" w14:textId="4DA8F07C"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009E5AD6" w:rsidRPr="006B11E7">
              <w:rPr>
                <w:rFonts w:ascii="Times New Roman" w:hAnsi="Times New Roman" w:cs="Times New Roman"/>
                <w:sz w:val="24"/>
                <w:szCs w:val="24"/>
              </w:rPr>
              <w:t>.</w:t>
            </w:r>
          </w:p>
        </w:tc>
      </w:tr>
      <w:tr w:rsidR="009E5AD6" w:rsidRPr="006B11E7" w14:paraId="38C31240"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F7FBEE7" w14:textId="6726C66D"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538" w:type="dxa"/>
            <w:shd w:val="clear" w:color="auto" w:fill="FFFFFF" w:themeFill="background1"/>
          </w:tcPr>
          <w:p w14:paraId="62CB9FEC" w14:textId="52CD7EF9"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009E5AD6" w:rsidRPr="006B11E7">
              <w:rPr>
                <w:rFonts w:ascii="Times New Roman" w:hAnsi="Times New Roman" w:cs="Times New Roman"/>
                <w:sz w:val="24"/>
                <w:szCs w:val="24"/>
              </w:rPr>
              <w:t>.</w:t>
            </w:r>
          </w:p>
        </w:tc>
      </w:tr>
      <w:tr w:rsidR="009E5AD6" w:rsidRPr="006B11E7" w14:paraId="431AF88C" w14:textId="77777777" w:rsidTr="00F10C1A">
        <w:trPr>
          <w:trHeight w:val="838"/>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EA00235" w14:textId="7D090EB9"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538" w:type="dxa"/>
            <w:shd w:val="clear" w:color="auto" w:fill="FFFFFF" w:themeFill="background1"/>
          </w:tcPr>
          <w:p w14:paraId="4B8186BE" w14:textId="14035D62" w:rsidR="009E5AD6" w:rsidRPr="0001179A"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9E5AD6" w:rsidRPr="006B11E7" w14:paraId="6271218F" w14:textId="77777777" w:rsidTr="00F10C1A">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CBDDE4F" w14:textId="4F92F9C4"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538" w:type="dxa"/>
            <w:shd w:val="clear" w:color="auto" w:fill="FFFFFF" w:themeFill="background1"/>
          </w:tcPr>
          <w:p w14:paraId="1B067988" w14:textId="16D20245"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009E5AD6" w:rsidRPr="006B11E7">
              <w:rPr>
                <w:rFonts w:ascii="Times New Roman" w:hAnsi="Times New Roman" w:cs="Times New Roman"/>
                <w:sz w:val="24"/>
                <w:szCs w:val="24"/>
              </w:rPr>
              <w:t>.</w:t>
            </w:r>
          </w:p>
        </w:tc>
      </w:tr>
      <w:tr w:rsidR="009E5AD6" w:rsidRPr="006B11E7" w14:paraId="6193FD16" w14:textId="77777777" w:rsidTr="00F10C1A">
        <w:trPr>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29214BE8" w14:textId="035063C5"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538" w:type="dxa"/>
            <w:shd w:val="clear" w:color="auto" w:fill="FFFFFF" w:themeFill="background1"/>
          </w:tcPr>
          <w:p w14:paraId="7D69DEC4" w14:textId="680C2453" w:rsidR="009E5AD6"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009E5AD6" w:rsidRPr="006B11E7">
              <w:rPr>
                <w:rFonts w:ascii="Times New Roman" w:hAnsi="Times New Roman" w:cs="Times New Roman"/>
                <w:sz w:val="24"/>
                <w:szCs w:val="24"/>
              </w:rPr>
              <w:t>.</w:t>
            </w:r>
          </w:p>
        </w:tc>
      </w:tr>
      <w:tr w:rsidR="009E5AD6" w:rsidRPr="006B11E7" w14:paraId="48EBD020"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056126D0" w14:textId="18A96743"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538" w:type="dxa"/>
            <w:shd w:val="clear" w:color="auto" w:fill="FFFFFF" w:themeFill="background1"/>
          </w:tcPr>
          <w:p w14:paraId="7B1AA9AA" w14:textId="0E409007" w:rsidR="009E5AD6" w:rsidRPr="006B11E7" w:rsidRDefault="0001179A"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009E5AD6" w:rsidRPr="006B11E7">
              <w:rPr>
                <w:rFonts w:ascii="Times New Roman" w:hAnsi="Times New Roman" w:cs="Times New Roman"/>
                <w:sz w:val="24"/>
                <w:szCs w:val="24"/>
              </w:rPr>
              <w:t>.</w:t>
            </w:r>
          </w:p>
        </w:tc>
      </w:tr>
      <w:tr w:rsidR="009E5AD6" w:rsidRPr="006B11E7" w14:paraId="36FB2826" w14:textId="77777777" w:rsidTr="00F10C1A">
        <w:trPr>
          <w:trHeight w:val="82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50885958" w14:textId="77777777" w:rsidR="009E5AD6"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538" w:type="dxa"/>
            <w:shd w:val="clear" w:color="auto" w:fill="FFFFFF" w:themeFill="background1"/>
          </w:tcPr>
          <w:p w14:paraId="4CBA7F74" w14:textId="49057F3D" w:rsidR="009E5AD6"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009E5AD6" w:rsidRPr="006B11E7">
              <w:rPr>
                <w:rFonts w:ascii="Times New Roman" w:hAnsi="Times New Roman" w:cs="Times New Roman"/>
                <w:sz w:val="24"/>
                <w:szCs w:val="24"/>
              </w:rPr>
              <w:t>.</w:t>
            </w:r>
          </w:p>
          <w:p w14:paraId="17B9338B" w14:textId="11EFB505" w:rsidR="00FF43C3" w:rsidRPr="006B11E7" w:rsidRDefault="00FF43C3"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F10C1A">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6D0C62F7" w14:textId="04CCEE6B" w:rsidR="0017473C" w:rsidRPr="00205B2E" w:rsidRDefault="0017473C" w:rsidP="00F10C1A">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538" w:type="dxa"/>
            <w:shd w:val="clear" w:color="auto" w:fill="FFFFFF" w:themeFill="background1"/>
          </w:tcPr>
          <w:p w14:paraId="0F3D7E17" w14:textId="2AF68C15" w:rsidR="0017473C" w:rsidRPr="006B11E7" w:rsidRDefault="0017473C" w:rsidP="00F10C1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F10C1A">
        <w:trPr>
          <w:trHeight w:val="1241"/>
        </w:trPr>
        <w:tc>
          <w:tcPr>
            <w:cnfStyle w:val="001000000000" w:firstRow="0" w:lastRow="0" w:firstColumn="1" w:lastColumn="0" w:oddVBand="0" w:evenVBand="0" w:oddHBand="0" w:evenHBand="0" w:firstRowFirstColumn="0" w:firstRowLastColumn="0" w:lastRowFirstColumn="0" w:lastRowLastColumn="0"/>
            <w:tcW w:w="1908" w:type="dxa"/>
            <w:shd w:val="clear" w:color="auto" w:fill="FFFFFF" w:themeFill="background1"/>
          </w:tcPr>
          <w:p w14:paraId="712749D4" w14:textId="77777777" w:rsidR="0017473C" w:rsidRDefault="0017473C" w:rsidP="00F10C1A">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079D362A" w14:textId="77777777" w:rsidR="00D8154C" w:rsidRDefault="00D8154C" w:rsidP="00F10C1A">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71C60AB5" w:rsidR="0001179A" w:rsidRPr="00205B2E" w:rsidRDefault="0001179A" w:rsidP="00F10C1A">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538" w:type="dxa"/>
            <w:shd w:val="clear" w:color="auto" w:fill="FFFFFF" w:themeFill="background1"/>
          </w:tcPr>
          <w:p w14:paraId="671486C8" w14:textId="77777777" w:rsidR="0017473C" w:rsidRDefault="0017473C"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1EDF930A" w14:textId="77777777" w:rsidR="00377E55" w:rsidRDefault="00377E55"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2D042F12" w:rsidR="0001179A" w:rsidRPr="006B11E7" w:rsidRDefault="0001179A" w:rsidP="00F10C1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5" w:name="_Toc117679916"/>
      <w:r w:rsidRPr="005E2676">
        <w:rPr>
          <w:rFonts w:cs="Times New Roman"/>
          <w:bCs/>
          <w:szCs w:val="32"/>
        </w:rPr>
        <w:lastRenderedPageBreak/>
        <w:t xml:space="preserve">1. </w:t>
      </w:r>
      <w:r w:rsidR="00F829CB" w:rsidRPr="005E2676">
        <w:rPr>
          <w:rFonts w:cs="Times New Roman"/>
          <w:szCs w:val="32"/>
        </w:rPr>
        <w:t>INTRODUCTION</w:t>
      </w:r>
      <w:bookmarkEnd w:id="5"/>
    </w:p>
    <w:p w14:paraId="2424A844" w14:textId="7FE3958B" w:rsidR="00C33DC4" w:rsidRPr="006B11E7" w:rsidRDefault="00C33DC4" w:rsidP="009774B4">
      <w:pPr>
        <w:spacing w:line="360" w:lineRule="auto"/>
        <w:jc w:val="both"/>
        <w:rPr>
          <w:rFonts w:ascii="Times New Roman" w:hAnsi="Times New Roman" w:cs="Times New Roman"/>
          <w:sz w:val="24"/>
          <w:szCs w:val="24"/>
        </w:rPr>
      </w:pPr>
      <w:bookmarkStart w:id="6" w:name="_Hlk117524163"/>
      <w:commentRangeStart w:id="7"/>
      <w:r>
        <w:rPr>
          <w:rFonts w:ascii="Times New Roman" w:hAnsi="Times New Roman" w:cs="Times New Roman"/>
          <w:sz w:val="24"/>
          <w:szCs w:val="24"/>
        </w:rPr>
        <w:t>In</w:t>
      </w:r>
      <w:commentRangeEnd w:id="7"/>
      <w:r w:rsidR="006252CA">
        <w:rPr>
          <w:rStyle w:val="CommentReference"/>
        </w:rPr>
        <w:commentReference w:id="7"/>
      </w:r>
      <w:r>
        <w:rPr>
          <w:rFonts w:ascii="Times New Roman" w:hAnsi="Times New Roman" w:cs="Times New Roman"/>
          <w:sz w:val="24"/>
          <w:szCs w:val="24"/>
        </w:rPr>
        <w:t xml:space="preserve"> this research project, the author tries</w:t>
      </w:r>
      <w:r w:rsidR="005869DA">
        <w:rPr>
          <w:rFonts w:ascii="Times New Roman" w:hAnsi="Times New Roman" w:cs="Times New Roman"/>
          <w:sz w:val="24"/>
          <w:szCs w:val="24"/>
        </w:rPr>
        <w:t xml:space="preserve"> to</w:t>
      </w:r>
      <w:r>
        <w:rPr>
          <w:rFonts w:ascii="Times New Roman" w:hAnsi="Times New Roman" w:cs="Times New Roman"/>
          <w:sz w:val="24"/>
          <w:szCs w:val="24"/>
        </w:rPr>
        <w:t xml:space="preserve"> increase the performanc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generalized optimized solution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6"/>
    </w:p>
    <w:p w14:paraId="7A094730" w14:textId="2094A8D7" w:rsidR="004F0039" w:rsidRPr="006B11E7" w:rsidRDefault="004A3B98" w:rsidP="00E269F6">
      <w:pPr>
        <w:pStyle w:val="Heading1"/>
        <w:spacing w:line="276" w:lineRule="auto"/>
        <w:rPr>
          <w:color w:val="000000" w:themeColor="text1"/>
          <w:sz w:val="24"/>
          <w:szCs w:val="24"/>
        </w:rPr>
      </w:pPr>
      <w:bookmarkStart w:id="8" w:name="_Toc117679917"/>
      <w:r w:rsidRPr="006B11E7">
        <w:t xml:space="preserve">2. </w:t>
      </w:r>
      <w:r w:rsidR="00F33AA0" w:rsidRPr="006B11E7">
        <w:t>PROBLEM DOMAIN</w:t>
      </w:r>
      <w:bookmarkEnd w:id="8"/>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9" w:name="_Toc117679918"/>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9"/>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46C80C46"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7BBDB6D4" w:rsidR="00F829CB"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w:t>
      </w:r>
      <w:r w:rsidRPr="006B11E7">
        <w:rPr>
          <w:rFonts w:ascii="Times New Roman" w:hAnsi="Times New Roman" w:cs="Times New Roman"/>
          <w:color w:val="000000" w:themeColor="text1"/>
          <w:sz w:val="24"/>
          <w:szCs w:val="24"/>
        </w:rPr>
        <w:lastRenderedPageBreak/>
        <w:t xml:space="preserve">summarizing the review makes it easier and faster for users to make decisions. This can also help 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10" w:name="_Toc117679919"/>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10"/>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11" w:name="_Toc117031192"/>
      <w:bookmarkStart w:id="12" w:name="_Toc117679920"/>
      <w:r w:rsidRPr="006B11E7">
        <w:rPr>
          <w:rFonts w:ascii="Times New Roman" w:hAnsi="Times New Roman" w:cs="Times New Roman"/>
          <w:b/>
          <w:color w:val="6F1515"/>
          <w:sz w:val="28"/>
          <w:szCs w:val="28"/>
        </w:rPr>
        <w:t>2.3. Transformers</w:t>
      </w:r>
      <w:bookmarkEnd w:id="11"/>
      <w:bookmarkEnd w:id="12"/>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3" w:name="_Toc117031193"/>
      <w:bookmarkStart w:id="14" w:name="_Toc117679921"/>
      <w:r w:rsidRPr="005E2676">
        <w:rPr>
          <w:rFonts w:cs="Times New Roman"/>
          <w:szCs w:val="32"/>
        </w:rPr>
        <w:t>3. PROBLEM DEFINITION</w:t>
      </w:r>
      <w:bookmarkEnd w:id="13"/>
      <w:bookmarkEnd w:id="14"/>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5"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6B11E7">
        <w:rPr>
          <w:rFonts w:ascii="Times New Roman" w:hAnsi="Times New Roman" w:cs="Times New Roman"/>
          <w:b/>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6" w:name="_Toc117679922"/>
      <w:r w:rsidRPr="006B11E7">
        <w:rPr>
          <w:rFonts w:ascii="Times New Roman" w:hAnsi="Times New Roman" w:cs="Times New Roman"/>
          <w:b/>
          <w:color w:val="6F1515"/>
          <w:sz w:val="28"/>
          <w:szCs w:val="28"/>
        </w:rPr>
        <w:t>3.1. Problem Statement</w:t>
      </w:r>
      <w:bookmarkEnd w:id="15"/>
      <w:bookmarkEnd w:id="16"/>
    </w:p>
    <w:p w14:paraId="2DB25019" w14:textId="49BA12CD"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p>
    <w:p w14:paraId="2CB79C1C" w14:textId="77777777" w:rsidR="00F829CB" w:rsidRPr="005E2676" w:rsidRDefault="00F829CB" w:rsidP="008866F5">
      <w:pPr>
        <w:pStyle w:val="Heading1"/>
        <w:spacing w:before="0" w:line="360" w:lineRule="auto"/>
        <w:rPr>
          <w:rFonts w:cs="Times New Roman"/>
          <w:szCs w:val="32"/>
        </w:rPr>
      </w:pPr>
      <w:bookmarkStart w:id="17" w:name="_Toc117031195"/>
      <w:bookmarkStart w:id="18" w:name="_Toc117679923"/>
      <w:r w:rsidRPr="005E2676">
        <w:rPr>
          <w:rFonts w:cs="Times New Roman"/>
          <w:szCs w:val="32"/>
        </w:rPr>
        <w:t>4. RESEARCH MOTIVATION</w:t>
      </w:r>
      <w:bookmarkEnd w:id="17"/>
      <w:bookmarkEnd w:id="18"/>
    </w:p>
    <w:p w14:paraId="1AECB906" w14:textId="6176C782"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sidR="00D657F3">
        <w:rPr>
          <w:rFonts w:ascii="Times New Roman" w:hAnsi="Times New Roman" w:cs="Times New Roman"/>
          <w:color w:val="000000" w:themeColor="text1"/>
          <w:sz w:val="24"/>
          <w:szCs w:val="28"/>
        </w:rPr>
        <w:t xml:space="preserve">, this is why a generalized solution was thought of initially </w:t>
      </w:r>
      <w:r w:rsidR="00D657F3">
        <w:rPr>
          <w:rFonts w:ascii="Times New Roman" w:hAnsi="Times New Roman" w:cs="Times New Roman"/>
          <w:color w:val="000000" w:themeColor="text1"/>
          <w:sz w:val="24"/>
          <w:szCs w:val="28"/>
        </w:rPr>
        <w:fldChar w:fldCharType="begin"/>
      </w:r>
      <w:r w:rsidR="00D657F3">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D657F3">
        <w:rPr>
          <w:rFonts w:ascii="Times New Roman" w:hAnsi="Times New Roman" w:cs="Times New Roman"/>
          <w:color w:val="000000" w:themeColor="text1"/>
          <w:sz w:val="24"/>
          <w:szCs w:val="28"/>
        </w:rPr>
        <w:fldChar w:fldCharType="separate"/>
      </w:r>
      <w:r w:rsidR="00D657F3" w:rsidRPr="00D657F3">
        <w:rPr>
          <w:rFonts w:ascii="Times New Roman" w:hAnsi="Times New Roman" w:cs="Times New Roman"/>
          <w:sz w:val="24"/>
        </w:rPr>
        <w:t>(Kouris, Alexandridis and Stafylopatis, 2019)</w:t>
      </w:r>
      <w:r w:rsidR="00D657F3">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9" w:name="_Toc117031196"/>
      <w:bookmarkStart w:id="20" w:name="_Toc117679924"/>
      <w:r w:rsidRPr="005E2676">
        <w:rPr>
          <w:rFonts w:cs="Times New Roman"/>
          <w:szCs w:val="32"/>
        </w:rPr>
        <w:t>5. EXISTING WORK</w:t>
      </w:r>
      <w:bookmarkEnd w:id="19"/>
      <w:bookmarkEnd w:id="20"/>
    </w:p>
    <w:p w14:paraId="31D22C8B" w14:textId="536CBBED" w:rsidR="00F829CB" w:rsidRPr="005E2676" w:rsidRDefault="005E2676" w:rsidP="00F829CB">
      <w:pPr>
        <w:pStyle w:val="Caption"/>
        <w:keepNext/>
        <w:rPr>
          <w:rFonts w:cs="Times New Roman"/>
          <w:color w:val="auto"/>
          <w:szCs w:val="24"/>
        </w:rPr>
      </w:pPr>
      <w:bookmarkStart w:id="21" w:name="_Toc117031179"/>
      <w:bookmarkStart w:id="22"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1F379A">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21"/>
      <w:bookmarkEnd w:id="22"/>
    </w:p>
    <w:tbl>
      <w:tblPr>
        <w:tblStyle w:val="TableGrid"/>
        <w:tblW w:w="9445" w:type="dxa"/>
        <w:tblLayout w:type="fixed"/>
        <w:tblLook w:val="04A0" w:firstRow="1" w:lastRow="0" w:firstColumn="1" w:lastColumn="0" w:noHBand="0" w:noVBand="1"/>
      </w:tblPr>
      <w:tblGrid>
        <w:gridCol w:w="895"/>
        <w:gridCol w:w="1710"/>
        <w:gridCol w:w="1530"/>
        <w:gridCol w:w="3780"/>
        <w:gridCol w:w="1530"/>
      </w:tblGrid>
      <w:tr w:rsidR="00F829CB" w:rsidRPr="006B11E7" w14:paraId="72B0E373" w14:textId="77777777" w:rsidTr="00E67A1D">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153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378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153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E67A1D">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 xml:space="preserve">(Khan, Gul, Zareei, </w:t>
            </w:r>
            <w:r w:rsidR="00D05E78" w:rsidRPr="00D05E78">
              <w:rPr>
                <w:rFonts w:ascii="Times New Roman" w:hAnsi="Times New Roman" w:cs="Times New Roman"/>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n automatic approach to summarize lengthy movie </w:t>
            </w:r>
            <w:r w:rsidRPr="006B11E7">
              <w:rPr>
                <w:rFonts w:ascii="Times New Roman" w:hAnsi="Times New Roman" w:cs="Times New Roman"/>
                <w:color w:val="000000" w:themeColor="text1"/>
                <w:sz w:val="24"/>
                <w:szCs w:val="24"/>
              </w:rPr>
              <w:lastRenderedPageBreak/>
              <w:t>reviews and allow users to quickly recognize the positive and negative aspects of a movie.</w:t>
            </w:r>
          </w:p>
        </w:tc>
        <w:tc>
          <w:tcPr>
            <w:tcW w:w="153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378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into vector space, followed by the </w:t>
            </w:r>
            <w:bookmarkStart w:id="23" w:name="_Hlk115855757"/>
            <w:r w:rsidRPr="006B11E7">
              <w:rPr>
                <w:rFonts w:ascii="Times New Roman" w:hAnsi="Times New Roman" w:cs="Times New Roman"/>
                <w:color w:val="000000" w:themeColor="text1"/>
                <w:sz w:val="24"/>
                <w:szCs w:val="24"/>
              </w:rPr>
              <w:t xml:space="preserve">Naïve Bayes </w:t>
            </w:r>
            <w:bookmarkEnd w:id="23"/>
            <w:r w:rsidRPr="006B11E7">
              <w:rPr>
                <w:rFonts w:ascii="Times New Roman" w:hAnsi="Times New Roman" w:cs="Times New Roman"/>
                <w:color w:val="000000" w:themeColor="text1"/>
                <w:sz w:val="24"/>
                <w:szCs w:val="24"/>
              </w:rPr>
              <w:t xml:space="preserve">machine learning algorithm used for </w:t>
            </w:r>
            <w:r w:rsidRPr="006B11E7">
              <w:rPr>
                <w:rFonts w:ascii="Times New Roman" w:hAnsi="Times New Roman" w:cs="Times New Roman"/>
                <w:color w:val="000000" w:themeColor="text1"/>
                <w:sz w:val="24"/>
                <w:szCs w:val="24"/>
              </w:rPr>
              <w:lastRenderedPageBreak/>
              <w:t xml:space="preserve">review classification, using an undirected weighted graph based ranking algorithm to rank score for reach review sentence in graph. Finally, the top ranked sentences are chosen based on highest rank scores to produce </w:t>
            </w:r>
            <w:r w:rsidRPr="006B11E7">
              <w:rPr>
                <w:rFonts w:ascii="Times New Roman" w:hAnsi="Times New Roman" w:cs="Times New Roman"/>
                <w:b/>
                <w:color w:val="000000" w:themeColor="text1"/>
                <w:sz w:val="24"/>
                <w:szCs w:val="24"/>
              </w:rPr>
              <w:t>extractive summary.</w:t>
            </w:r>
          </w:p>
        </w:tc>
        <w:tc>
          <w:tcPr>
            <w:tcW w:w="153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w:t>
            </w:r>
            <w:r w:rsidRPr="006B11E7">
              <w:rPr>
                <w:rFonts w:ascii="Times New Roman" w:hAnsi="Times New Roman" w:cs="Times New Roman"/>
                <w:color w:val="000000" w:themeColor="text1"/>
                <w:sz w:val="24"/>
                <w:szCs w:val="24"/>
              </w:rPr>
              <w:lastRenderedPageBreak/>
              <w:t>algorithms to handle movie review summarization not deep learning approaches.</w:t>
            </w:r>
          </w:p>
        </w:tc>
      </w:tr>
      <w:tr w:rsidR="00F829CB" w:rsidRPr="006B11E7" w14:paraId="0B6FCCEC" w14:textId="77777777" w:rsidTr="00E67A1D">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153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378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53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d general deep learning approaches such as RNN etc.… to solve the problem</w:t>
            </w:r>
          </w:p>
        </w:tc>
      </w:tr>
      <w:tr w:rsidR="00F829CB" w:rsidRPr="006B11E7" w14:paraId="13DA5AFF" w14:textId="77777777" w:rsidTr="00E67A1D">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 xml:space="preserve">(Mukherjee </w:t>
            </w:r>
            <w:r w:rsidRPr="006B11E7">
              <w:rPr>
                <w:rFonts w:ascii="Times New Roman" w:hAnsi="Times New Roman" w:cs="Times New Roman"/>
                <w:color w:val="000000" w:themeColor="text1"/>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 solution for generating </w:t>
            </w:r>
            <w:r w:rsidRPr="006B11E7">
              <w:rPr>
                <w:rFonts w:ascii="Times New Roman" w:hAnsi="Times New Roman" w:cs="Times New Roman"/>
                <w:color w:val="000000" w:themeColor="text1"/>
                <w:sz w:val="24"/>
                <w:szCs w:val="24"/>
              </w:rPr>
              <w:lastRenderedPageBreak/>
              <w:t>personalized aspect-based opinion summaries from large collections of online tourist reviews, also able to customize the attributes of the summary based on the user’s interest.</w:t>
            </w:r>
          </w:p>
        </w:tc>
        <w:tc>
          <w:tcPr>
            <w:tcW w:w="153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Motive for the need to </w:t>
            </w:r>
            <w:r w:rsidRPr="006B11E7">
              <w:rPr>
                <w:rFonts w:ascii="Times New Roman" w:hAnsi="Times New Roman" w:cs="Times New Roman"/>
                <w:color w:val="000000" w:themeColor="text1"/>
                <w:sz w:val="24"/>
                <w:szCs w:val="24"/>
              </w:rPr>
              <w:lastRenderedPageBreak/>
              <w:t>create tourist review dataset for 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378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an Integer Linear Programming (ILP [Unsupervised </w:t>
            </w:r>
            <w:r w:rsidRPr="006B11E7">
              <w:rPr>
                <w:rFonts w:ascii="Times New Roman" w:hAnsi="Times New Roman" w:cs="Times New Roman"/>
                <w:color w:val="000000" w:themeColor="text1"/>
                <w:sz w:val="24"/>
                <w:szCs w:val="24"/>
              </w:rPr>
              <w:lastRenderedPageBreak/>
              <w:t>method]) based extractive technique to select an informative subset of opinions around the identified 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153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Creating extractive </w:t>
            </w:r>
            <w:r w:rsidRPr="006B11E7">
              <w:rPr>
                <w:rFonts w:ascii="Times New Roman" w:hAnsi="Times New Roman" w:cs="Times New Roman"/>
                <w:color w:val="000000" w:themeColor="text1"/>
                <w:sz w:val="24"/>
                <w:szCs w:val="24"/>
              </w:rPr>
              <w:lastRenderedPageBreak/>
              <w:t>summaries may not be very meaningful since the dataset is also limited down, hence using abstractive approach would give better results</w:t>
            </w:r>
          </w:p>
        </w:tc>
      </w:tr>
      <w:tr w:rsidR="00F829CB" w:rsidRPr="006B11E7" w14:paraId="1244E1A3" w14:textId="77777777" w:rsidTr="00E67A1D">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153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Future work should focus on building more robust models which can further extend the algorithm to create summaries of variable length and apply for multi-document </w:t>
            </w:r>
            <w:r w:rsidRPr="006B11E7">
              <w:rPr>
                <w:rFonts w:ascii="Times New Roman" w:hAnsi="Times New Roman" w:cs="Times New Roman"/>
                <w:color w:val="000000" w:themeColor="text1"/>
                <w:sz w:val="24"/>
                <w:szCs w:val="24"/>
              </w:rPr>
              <w:lastRenderedPageBreak/>
              <w:t>summarization.</w:t>
            </w:r>
          </w:p>
        </w:tc>
        <w:tc>
          <w:tcPr>
            <w:tcW w:w="378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Using the pretrained models such as Pipeline BART, BART modified, T5 and PEGASUS to work with the text summarization. Evaluation metrics we done using the ROUGE Scores.</w:t>
            </w:r>
          </w:p>
        </w:tc>
        <w:tc>
          <w:tcPr>
            <w:tcW w:w="153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used the top tier transformer architecture during experimentation, however the hyperparameters used were default which could be improved by tuning to get a better result.</w:t>
            </w:r>
          </w:p>
        </w:tc>
      </w:tr>
      <w:tr w:rsidR="00F829CB" w:rsidRPr="006B11E7" w14:paraId="51B30BBA" w14:textId="77777777" w:rsidTr="00E67A1D">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153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378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530" w:type="dxa"/>
          </w:tcPr>
          <w:p w14:paraId="482BC1B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made use of deep learning approaches to handle the problem, however with respect to the domain its not practical to use in production since real time trained is not yet implemented</w:t>
            </w:r>
          </w:p>
        </w:tc>
      </w:tr>
      <w:tr w:rsidR="00F829CB" w:rsidRPr="006B11E7" w14:paraId="4EE2E6C4" w14:textId="77777777" w:rsidTr="00E67A1D">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53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378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153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4" w:name="_Toc117031197"/>
      <w:bookmarkStart w:id="25" w:name="_Toc117679925"/>
      <w:r w:rsidRPr="005E2676">
        <w:rPr>
          <w:rFonts w:cs="Times New Roman"/>
          <w:szCs w:val="32"/>
        </w:rPr>
        <w:lastRenderedPageBreak/>
        <w:t>6. RESEARCH GAP</w:t>
      </w:r>
      <w:bookmarkEnd w:id="24"/>
      <w:bookmarkEnd w:id="25"/>
    </w:p>
    <w:p w14:paraId="4C96860E" w14:textId="5EACA589"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sidR="00B80A47">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sidR="00B80A47">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5142475C" w14:textId="59FCA213"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sidR="00B80A47">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76B86B7C" w14:textId="77777777" w:rsidR="00F829CB" w:rsidRPr="005E2676" w:rsidRDefault="00F829CB" w:rsidP="009774B4">
      <w:pPr>
        <w:pStyle w:val="Heading1"/>
        <w:spacing w:before="0" w:line="360" w:lineRule="auto"/>
        <w:rPr>
          <w:rFonts w:cs="Times New Roman"/>
          <w:szCs w:val="32"/>
        </w:rPr>
      </w:pPr>
      <w:bookmarkStart w:id="26" w:name="_Toc117031198"/>
      <w:bookmarkStart w:id="27" w:name="_Toc117679926"/>
      <w:r w:rsidRPr="005E2676">
        <w:rPr>
          <w:rFonts w:cs="Times New Roman"/>
          <w:szCs w:val="32"/>
        </w:rPr>
        <w:t>7. RESEARCH CONTRIBUTION</w:t>
      </w:r>
      <w:bookmarkEnd w:id="26"/>
      <w:bookmarkEnd w:id="27"/>
    </w:p>
    <w:p w14:paraId="1C0076CD" w14:textId="6B4623B9" w:rsidR="00F829CB"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7CD55F66" w14:textId="141E432C" w:rsidR="008245E4" w:rsidRDefault="008245E4" w:rsidP="00F829CB">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6803B99C" w14:textId="2414C4A4" w:rsidR="008245E4" w:rsidRDefault="008245E4" w:rsidP="008245E4">
      <w:pPr>
        <w:pStyle w:val="ListParagraph"/>
        <w:numPr>
          <w:ilvl w:val="0"/>
          <w:numId w:val="15"/>
        </w:numPr>
        <w:spacing w:line="360" w:lineRule="auto"/>
        <w:jc w:val="both"/>
        <w:rPr>
          <w:rFonts w:ascii="Times New Roman" w:hAnsi="Times New Roman" w:cs="Times New Roman"/>
          <w:color w:val="000000" w:themeColor="text1"/>
          <w:sz w:val="24"/>
          <w:szCs w:val="28"/>
        </w:rPr>
      </w:pPr>
      <w:r>
        <w:rPr>
          <w:rFonts w:ascii="Times New Roman" w:hAnsi="Times New Roman" w:cs="Times New Roman"/>
          <w:b/>
          <w:color w:val="000000" w:themeColor="text1"/>
          <w:sz w:val="24"/>
          <w:szCs w:val="28"/>
        </w:rPr>
        <w:t xml:space="preserve">Abstractive Text Summarization: </w:t>
      </w:r>
      <w:r>
        <w:rPr>
          <w:rFonts w:ascii="Times New Roman" w:hAnsi="Times New Roman" w:cs="Times New Roman"/>
          <w:color w:val="000000" w:themeColor="text1"/>
          <w:sz w:val="24"/>
          <w:szCs w:val="28"/>
        </w:rPr>
        <w:t>Hyperparameter optimization + Transformers + Deep Learning</w:t>
      </w:r>
    </w:p>
    <w:p w14:paraId="0CE79DCE" w14:textId="74DFFD9D" w:rsidR="008245E4" w:rsidRPr="006B11E7" w:rsidRDefault="008245E4" w:rsidP="008245E4">
      <w:pPr>
        <w:pStyle w:val="ListParagraph"/>
        <w:numPr>
          <w:ilvl w:val="0"/>
          <w:numId w:val="15"/>
        </w:numPr>
        <w:spacing w:line="360" w:lineRule="auto"/>
        <w:jc w:val="both"/>
        <w:rPr>
          <w:rFonts w:ascii="Times New Roman" w:hAnsi="Times New Roman" w:cs="Times New Roman"/>
          <w:color w:val="000000" w:themeColor="text1"/>
          <w:sz w:val="24"/>
          <w:szCs w:val="28"/>
        </w:rPr>
      </w:pPr>
      <w:r>
        <w:rPr>
          <w:rFonts w:ascii="Times New Roman" w:hAnsi="Times New Roman" w:cs="Times New Roman"/>
          <w:b/>
          <w:color w:val="000000" w:themeColor="text1"/>
          <w:sz w:val="24"/>
          <w:szCs w:val="28"/>
        </w:rPr>
        <w:t xml:space="preserve">Movie User Review &amp; Generalization: </w:t>
      </w:r>
      <w:r>
        <w:rPr>
          <w:rFonts w:ascii="Times New Roman" w:hAnsi="Times New Roman" w:cs="Times New Roman"/>
          <w:color w:val="000000" w:themeColor="text1"/>
          <w:sz w:val="24"/>
          <w:szCs w:val="28"/>
        </w:rPr>
        <w:t>Research domain target is for Movie reviews, in addition the author makes the system generalizated to adapt to any domain area.</w:t>
      </w:r>
    </w:p>
    <w:p w14:paraId="58DA4899" w14:textId="123A1F8B" w:rsidR="00F829CB" w:rsidRPr="006B11E7" w:rsidRDefault="00F829CB" w:rsidP="009774B4">
      <w:pPr>
        <w:pStyle w:val="Heading2"/>
        <w:spacing w:line="360" w:lineRule="auto"/>
        <w:rPr>
          <w:rFonts w:ascii="Times New Roman" w:hAnsi="Times New Roman" w:cs="Times New Roman"/>
          <w:b/>
          <w:color w:val="6F1515"/>
          <w:sz w:val="28"/>
          <w:szCs w:val="28"/>
        </w:rPr>
      </w:pPr>
      <w:bookmarkStart w:id="28" w:name="_Toc117031199"/>
      <w:bookmarkStart w:id="29" w:name="_Toc117679927"/>
      <w:r w:rsidRPr="006B11E7">
        <w:rPr>
          <w:rFonts w:ascii="Times New Roman" w:hAnsi="Times New Roman" w:cs="Times New Roman"/>
          <w:b/>
          <w:color w:val="6F1515"/>
          <w:sz w:val="28"/>
          <w:szCs w:val="28"/>
        </w:rPr>
        <w:t xml:space="preserve">7.1. </w:t>
      </w:r>
      <w:bookmarkEnd w:id="28"/>
      <w:bookmarkEnd w:id="29"/>
      <w:r w:rsidR="008245E4">
        <w:rPr>
          <w:rFonts w:ascii="Times New Roman" w:hAnsi="Times New Roman" w:cs="Times New Roman"/>
          <w:b/>
          <w:color w:val="6F1515"/>
          <w:sz w:val="28"/>
          <w:szCs w:val="28"/>
        </w:rPr>
        <w:t>Research Domain Contribution</w:t>
      </w:r>
    </w:p>
    <w:p w14:paraId="49200347" w14:textId="32FE1D42" w:rsidR="00F829CB"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re are various deep learning techniques that can be used to handle abstractive text summarization, however with respect to previous researches done,</w:t>
      </w:r>
      <w:r w:rsidR="00AA4EE8">
        <w:rPr>
          <w:rFonts w:ascii="Times New Roman" w:hAnsi="Times New Roman" w:cs="Times New Roman"/>
          <w:color w:val="000000" w:themeColor="text1"/>
          <w:sz w:val="24"/>
          <w:szCs w:val="28"/>
        </w:rPr>
        <w:t xml:space="preserve"> </w:t>
      </w:r>
      <w:r w:rsidR="00AA4EE8">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Zhang, Xu and Wang, 2019)</w:t>
      </w:r>
      <w:r w:rsidR="00AA4EE8">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it is found that </w:t>
      </w:r>
      <w:r w:rsidRPr="006B11E7">
        <w:rPr>
          <w:rFonts w:ascii="Times New Roman" w:hAnsi="Times New Roman" w:cs="Times New Roman"/>
          <w:b/>
          <w:i/>
          <w:color w:val="000000" w:themeColor="text1"/>
          <w:sz w:val="24"/>
          <w:szCs w:val="28"/>
        </w:rPr>
        <w:t>transformers</w:t>
      </w:r>
      <w:r w:rsidRPr="006B11E7">
        <w:rPr>
          <w:rFonts w:ascii="Times New Roman" w:hAnsi="Times New Roman" w:cs="Times New Roman"/>
          <w:color w:val="000000" w:themeColor="text1"/>
          <w:sz w:val="24"/>
          <w:szCs w:val="28"/>
        </w:rPr>
        <w:t xml:space="preserve"> outperform most of the other deep learning </w:t>
      </w:r>
      <w:commentRangeStart w:id="30"/>
      <w:r w:rsidRPr="006B11E7">
        <w:rPr>
          <w:rFonts w:ascii="Times New Roman" w:hAnsi="Times New Roman" w:cs="Times New Roman"/>
          <w:color w:val="000000" w:themeColor="text1"/>
          <w:sz w:val="24"/>
          <w:szCs w:val="28"/>
        </w:rPr>
        <w:t xml:space="preserve">approaches as of today but there was no </w:t>
      </w:r>
      <w:r w:rsidR="006252CA">
        <w:rPr>
          <w:rFonts w:ascii="Times New Roman" w:hAnsi="Times New Roman" w:cs="Times New Roman"/>
          <w:color w:val="000000" w:themeColor="text1"/>
          <w:sz w:val="24"/>
          <w:szCs w:val="28"/>
        </w:rPr>
        <w:t>much</w:t>
      </w:r>
      <w:r w:rsidRPr="006B11E7">
        <w:rPr>
          <w:rFonts w:ascii="Times New Roman" w:hAnsi="Times New Roman" w:cs="Times New Roman"/>
          <w:color w:val="000000" w:themeColor="text1"/>
          <w:sz w:val="24"/>
          <w:szCs w:val="28"/>
        </w:rPr>
        <w:t xml:space="preserve"> research on optimizing them for a much better performance.  </w:t>
      </w:r>
      <w:commentRangeEnd w:id="30"/>
      <w:r w:rsidR="0071343F">
        <w:rPr>
          <w:rStyle w:val="CommentReference"/>
        </w:rPr>
        <w:commentReference w:id="30"/>
      </w:r>
    </w:p>
    <w:p w14:paraId="4F1584DD" w14:textId="420D2A2C" w:rsidR="006252CA" w:rsidRPr="006B11E7" w:rsidRDefault="006252CA" w:rsidP="00F829CB">
      <w:pPr>
        <w:spacing w:line="360" w:lineRule="auto"/>
        <w:jc w:val="both"/>
        <w:rPr>
          <w:rFonts w:ascii="Times New Roman" w:hAnsi="Times New Roman" w:cs="Times New Roman"/>
          <w:color w:val="000000" w:themeColor="text1"/>
          <w:sz w:val="24"/>
          <w:szCs w:val="28"/>
        </w:rPr>
      </w:pPr>
    </w:p>
    <w:p w14:paraId="6C2A91A2" w14:textId="6AF074FA" w:rsidR="00F829CB" w:rsidRPr="006B11E7" w:rsidRDefault="006252CA"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lastRenderedPageBreak/>
        <w:t xml:space="preserve">This research will be focused on creating a </w:t>
      </w:r>
      <w:r w:rsidRPr="006252CA">
        <w:rPr>
          <w:rFonts w:ascii="Times New Roman" w:hAnsi="Times New Roman" w:cs="Times New Roman"/>
          <w:b/>
          <w:i/>
          <w:color w:val="000000" w:themeColor="text1"/>
          <w:sz w:val="24"/>
          <w:szCs w:val="28"/>
        </w:rPr>
        <w:t>generalized</w:t>
      </w:r>
      <w:r w:rsidRPr="006252CA">
        <w:rPr>
          <w:rFonts w:ascii="Times New Roman" w:hAnsi="Times New Roman" w:cs="Times New Roman"/>
          <w:i/>
          <w:color w:val="000000" w:themeColor="text1"/>
          <w:sz w:val="24"/>
          <w:szCs w:val="28"/>
        </w:rPr>
        <w:t xml:space="preserve"> </w:t>
      </w:r>
      <w:r w:rsidRPr="006252CA">
        <w:rPr>
          <w:rFonts w:ascii="Times New Roman" w:hAnsi="Times New Roman" w:cs="Times New Roman"/>
          <w:b/>
          <w:i/>
          <w:color w:val="000000" w:themeColor="text1"/>
          <w:sz w:val="24"/>
          <w:szCs w:val="28"/>
        </w:rPr>
        <w:t>solution</w:t>
      </w:r>
      <w:r w:rsidRPr="006252CA">
        <w:rPr>
          <w:rFonts w:ascii="Times New Roman" w:hAnsi="Times New Roman" w:cs="Times New Roman"/>
          <w:i/>
          <w:color w:val="000000" w:themeColor="text1"/>
          <w:sz w:val="24"/>
          <w:szCs w:val="28"/>
        </w:rPr>
        <w:t xml:space="preserve"> </w:t>
      </w:r>
      <w:r>
        <w:rPr>
          <w:rFonts w:ascii="Times New Roman" w:hAnsi="Times New Roman" w:cs="Times New Roman"/>
          <w:color w:val="000000" w:themeColor="text1"/>
          <w:sz w:val="24"/>
          <w:szCs w:val="28"/>
        </w:rPr>
        <w:t xml:space="preserve">by achieving the optimized transformer architecture from a couple of the top tier existing </w:t>
      </w:r>
      <w:r>
        <w:rPr>
          <w:rFonts w:ascii="Times New Roman" w:hAnsi="Times New Roman" w:cs="Times New Roman"/>
          <w:color w:val="000000" w:themeColor="text1"/>
          <w:sz w:val="24"/>
          <w:szCs w:val="28"/>
        </w:rPr>
        <w:t>architectures,</w:t>
      </w:r>
      <w:r>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t>via</w:t>
      </w:r>
      <w:r>
        <w:rPr>
          <w:rFonts w:ascii="Times New Roman" w:hAnsi="Times New Roman" w:cs="Times New Roman"/>
          <w:color w:val="000000" w:themeColor="text1"/>
          <w:sz w:val="24"/>
          <w:szCs w:val="28"/>
        </w:rPr>
        <w:t xml:space="preserve"> fine-tuning and performing hyperparameter optimization</w:t>
      </w:r>
      <w:r>
        <w:rPr>
          <w:rFonts w:ascii="Times New Roman" w:hAnsi="Times New Roman" w:cs="Times New Roman"/>
          <w:color w:val="000000" w:themeColor="text1"/>
          <w:sz w:val="24"/>
          <w:szCs w:val="28"/>
        </w:rPr>
        <w:t xml:space="preserve"> along with handling abstractive text summarization</w:t>
      </w:r>
      <w:r w:rsidR="00222ECF">
        <w:rPr>
          <w:rFonts w:ascii="Times New Roman" w:hAnsi="Times New Roman" w:cs="Times New Roman"/>
          <w:color w:val="000000" w:themeColor="text1"/>
          <w:sz w:val="24"/>
          <w:szCs w:val="28"/>
        </w:rPr>
        <w:t xml:space="preserve"> </w:t>
      </w:r>
      <w:r w:rsidR="00222ECF">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Liu and Wang, 2021)</w:t>
      </w:r>
      <w:r w:rsidR="00222ECF">
        <w:rPr>
          <w:rFonts w:ascii="Times New Roman" w:hAnsi="Times New Roman" w:cs="Times New Roman"/>
          <w:color w:val="000000" w:themeColor="text1"/>
          <w:sz w:val="24"/>
          <w:szCs w:val="28"/>
        </w:rPr>
        <w:fldChar w:fldCharType="end"/>
      </w:r>
      <w:r w:rsidR="00F829CB" w:rsidRPr="006B11E7">
        <w:rPr>
          <w:rFonts w:ascii="Times New Roman" w:hAnsi="Times New Roman" w:cs="Times New Roman"/>
          <w:color w:val="000000" w:themeColor="text1"/>
          <w:sz w:val="24"/>
          <w:szCs w:val="28"/>
        </w:rPr>
        <w:t xml:space="preserve">, therefore we are able to maximize the performance of the recommended architecture. </w:t>
      </w:r>
      <w:r>
        <w:rPr>
          <w:rFonts w:ascii="Times New Roman" w:hAnsi="Times New Roman" w:cs="Times New Roman"/>
          <w:color w:val="000000" w:themeColor="text1"/>
          <w:sz w:val="24"/>
          <w:szCs w:val="28"/>
        </w:rPr>
        <w:t>The author plans out to make use of generalization where any domain when used the model will be optimizing towards their domain.</w:t>
      </w:r>
    </w:p>
    <w:p w14:paraId="3821E1B2" w14:textId="4E8F8024" w:rsidR="00F829CB" w:rsidRPr="006B11E7" w:rsidRDefault="00F829CB" w:rsidP="009774B4">
      <w:pPr>
        <w:pStyle w:val="Heading2"/>
        <w:spacing w:line="360" w:lineRule="auto"/>
        <w:rPr>
          <w:rFonts w:ascii="Times New Roman" w:hAnsi="Times New Roman" w:cs="Times New Roman"/>
          <w:b/>
          <w:color w:val="6F1515"/>
          <w:sz w:val="28"/>
          <w:szCs w:val="28"/>
        </w:rPr>
      </w:pPr>
      <w:bookmarkStart w:id="31" w:name="_Toc117031200"/>
      <w:bookmarkStart w:id="32" w:name="_Toc117679928"/>
      <w:r w:rsidRPr="006B11E7">
        <w:rPr>
          <w:rFonts w:ascii="Times New Roman" w:hAnsi="Times New Roman" w:cs="Times New Roman"/>
          <w:b/>
          <w:color w:val="6F1515"/>
          <w:sz w:val="28"/>
          <w:szCs w:val="28"/>
        </w:rPr>
        <w:t xml:space="preserve">7.2. </w:t>
      </w:r>
      <w:bookmarkEnd w:id="31"/>
      <w:bookmarkEnd w:id="32"/>
      <w:r w:rsidR="008245E4">
        <w:rPr>
          <w:rFonts w:ascii="Times New Roman" w:hAnsi="Times New Roman" w:cs="Times New Roman"/>
          <w:b/>
          <w:color w:val="6F1515"/>
          <w:sz w:val="28"/>
          <w:szCs w:val="28"/>
        </w:rPr>
        <w:t>Problem Domain Contribution</w:t>
      </w:r>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33" w:name="_Toc117031201"/>
      <w:bookmarkStart w:id="34" w:name="_Toc117679929"/>
      <w:r w:rsidRPr="005E2676">
        <w:rPr>
          <w:rFonts w:cs="Times New Roman"/>
          <w:szCs w:val="32"/>
        </w:rPr>
        <w:t>8. RESEARCH CHALLENGE</w:t>
      </w:r>
      <w:bookmarkEnd w:id="33"/>
      <w:bookmarkEnd w:id="34"/>
    </w:p>
    <w:p w14:paraId="24A8B322" w14:textId="16E4E092" w:rsidR="00F829CB" w:rsidRPr="006B11E7" w:rsidRDefault="00F829CB" w:rsidP="00F829CB">
      <w:pPr>
        <w:spacing w:line="360" w:lineRule="auto"/>
        <w:jc w:val="both"/>
        <w:rPr>
          <w:rFonts w:ascii="Times New Roman" w:hAnsi="Times New Roman" w:cs="Times New Roman"/>
          <w:color w:val="000000" w:themeColor="text1"/>
          <w:sz w:val="24"/>
          <w:szCs w:val="24"/>
        </w:rPr>
      </w:pPr>
      <w:commentRangeStart w:id="35"/>
      <w:r w:rsidRPr="006B11E7">
        <w:rPr>
          <w:rFonts w:ascii="Times New Roman" w:hAnsi="Times New Roman" w:cs="Times New Roman"/>
          <w:color w:val="000000" w:themeColor="text1"/>
          <w:sz w:val="24"/>
          <w:szCs w:val="24"/>
        </w:rPr>
        <w:t>The</w:t>
      </w:r>
      <w:commentRangeEnd w:id="35"/>
      <w:r w:rsidR="0052472F">
        <w:rPr>
          <w:rStyle w:val="CommentReference"/>
        </w:rPr>
        <w:commentReference w:id="35"/>
      </w:r>
      <w:r w:rsidRPr="006B11E7">
        <w:rPr>
          <w:rFonts w:ascii="Times New Roman" w:hAnsi="Times New Roman" w:cs="Times New Roman"/>
          <w:color w:val="000000" w:themeColor="text1"/>
          <w:sz w:val="24"/>
          <w:szCs w:val="24"/>
        </w:rPr>
        <w:t xml:space="preserve"> main objective of this research is to achieve the </w:t>
      </w:r>
      <w:r w:rsidR="00913872">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Therefore, </w:t>
      </w:r>
      <w:r w:rsidR="00913872">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sidR="00913872">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sidR="00913872">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2CDA6B9A" w14:textId="3FC3CFD7"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w:t>
      </w:r>
      <w:r w:rsidR="00913872">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6" w:name="_Toc117031202"/>
      <w:bookmarkStart w:id="37" w:name="_Toc117679930"/>
      <w:r w:rsidRPr="005E2676">
        <w:rPr>
          <w:rFonts w:cs="Times New Roman"/>
          <w:szCs w:val="32"/>
        </w:rPr>
        <w:lastRenderedPageBreak/>
        <w:t>9. RESEARCH QUESTIONS</w:t>
      </w:r>
      <w:bookmarkEnd w:id="36"/>
      <w:bookmarkEnd w:id="37"/>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45D87A1A" w14:textId="4639DC35" w:rsidR="00F829CB" w:rsidRPr="008866F5" w:rsidRDefault="00F829CB" w:rsidP="008866F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t>
      </w:r>
      <w:r w:rsidR="00913872">
        <w:rPr>
          <w:rFonts w:ascii="Times New Roman" w:hAnsi="Times New Roman" w:cs="Times New Roman"/>
          <w:color w:val="000000" w:themeColor="text1"/>
          <w:sz w:val="24"/>
          <w:szCs w:val="24"/>
        </w:rPr>
        <w:t>How can</w:t>
      </w:r>
      <w:r w:rsidR="006F581C">
        <w:rPr>
          <w:rFonts w:ascii="Times New Roman" w:hAnsi="Times New Roman" w:cs="Times New Roman"/>
          <w:color w:val="000000" w:themeColor="text1"/>
          <w:sz w:val="24"/>
          <w:szCs w:val="24"/>
        </w:rPr>
        <w:t xml:space="preserve"> domain</w:t>
      </w:r>
      <w:r w:rsidR="00913872">
        <w:rPr>
          <w:rFonts w:ascii="Times New Roman" w:hAnsi="Times New Roman" w:cs="Times New Roman"/>
          <w:color w:val="000000" w:themeColor="text1"/>
          <w:sz w:val="24"/>
          <w:szCs w:val="24"/>
        </w:rPr>
        <w:t xml:space="preserve"> generalization be integrated for</w:t>
      </w:r>
      <w:r w:rsidR="006F581C">
        <w:rPr>
          <w:rFonts w:ascii="Times New Roman" w:hAnsi="Times New Roman" w:cs="Times New Roman"/>
          <w:color w:val="000000" w:themeColor="text1"/>
          <w:sz w:val="24"/>
          <w:szCs w:val="24"/>
        </w:rPr>
        <w:t xml:space="preserve"> system</w:t>
      </w:r>
      <w:r w:rsidRPr="006B11E7">
        <w:rPr>
          <w:rFonts w:ascii="Times New Roman" w:hAnsi="Times New Roman" w:cs="Times New Roman"/>
          <w:color w:val="000000" w:themeColor="text1"/>
          <w:sz w:val="24"/>
          <w:szCs w:val="24"/>
        </w:rPr>
        <w:t>?</w:t>
      </w:r>
    </w:p>
    <w:p w14:paraId="1CD105F9" w14:textId="77777777" w:rsidR="00F829CB" w:rsidRPr="005E2676" w:rsidRDefault="00F829CB" w:rsidP="009774B4">
      <w:pPr>
        <w:pStyle w:val="Heading1"/>
        <w:spacing w:before="0" w:line="360" w:lineRule="auto"/>
        <w:rPr>
          <w:rFonts w:cs="Times New Roman"/>
          <w:szCs w:val="32"/>
        </w:rPr>
      </w:pPr>
      <w:bookmarkStart w:id="38" w:name="_Toc117031203"/>
      <w:bookmarkStart w:id="39" w:name="_Toc117679931"/>
      <w:r w:rsidRPr="005E2676">
        <w:rPr>
          <w:rFonts w:cs="Times New Roman"/>
          <w:szCs w:val="32"/>
        </w:rPr>
        <w:t>10. RESEARCH AIM</w:t>
      </w:r>
      <w:bookmarkEnd w:id="38"/>
      <w:bookmarkEnd w:id="39"/>
    </w:p>
    <w:p w14:paraId="1F771336" w14:textId="3628D0F7" w:rsidR="006F581C" w:rsidRDefault="006F581C" w:rsidP="00F829CB">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4F9A839B" w14:textId="1F20B488" w:rsidR="007F16A6" w:rsidRPr="006B11E7" w:rsidRDefault="007F16A6" w:rsidP="007F16A6">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w:t>
      </w:r>
      <w:r>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Pr="006B11E7">
        <w:rPr>
          <w:rFonts w:ascii="Times New Roman" w:hAnsi="Times New Roman" w:cs="Times New Roman"/>
          <w:color w:val="000000" w:themeColor="text1"/>
          <w:sz w:val="24"/>
          <w:szCs w:val="24"/>
        </w:rPr>
        <w:t xml:space="preserve"> The</w:t>
      </w:r>
      <w:r w:rsidRPr="006B11E7">
        <w:rPr>
          <w:rFonts w:ascii="Times New Roman" w:hAnsi="Times New Roman" w:cs="Times New Roman"/>
          <w:color w:val="000000" w:themeColor="text1"/>
          <w:sz w:val="24"/>
          <w:szCs w:val="24"/>
        </w:rPr>
        <w:t xml:space="preserv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01B8C195" w14:textId="77777777" w:rsidR="00F829CB" w:rsidRPr="005E2676" w:rsidRDefault="00F829CB" w:rsidP="008866F5">
      <w:pPr>
        <w:pStyle w:val="Heading1"/>
        <w:spacing w:before="0" w:line="360" w:lineRule="auto"/>
        <w:rPr>
          <w:rFonts w:cs="Times New Roman"/>
          <w:szCs w:val="32"/>
        </w:rPr>
      </w:pPr>
      <w:bookmarkStart w:id="40" w:name="_Toc117031204"/>
      <w:bookmarkStart w:id="41" w:name="_Toc117679932"/>
      <w:r w:rsidRPr="005E2676">
        <w:rPr>
          <w:rFonts w:cs="Times New Roman"/>
          <w:szCs w:val="32"/>
        </w:rPr>
        <w:t xml:space="preserve">11. RESEARCH </w:t>
      </w:r>
      <w:commentRangeStart w:id="42"/>
      <w:r w:rsidRPr="005E2676">
        <w:rPr>
          <w:rFonts w:cs="Times New Roman"/>
          <w:szCs w:val="32"/>
        </w:rPr>
        <w:t>OBJECTIVES</w:t>
      </w:r>
      <w:bookmarkEnd w:id="40"/>
      <w:bookmarkEnd w:id="41"/>
      <w:commentRangeEnd w:id="42"/>
      <w:r w:rsidR="00070D90">
        <w:rPr>
          <w:rStyle w:val="CommentReference"/>
          <w:rFonts w:asciiTheme="minorHAnsi" w:eastAsiaTheme="minorEastAsia" w:hAnsiTheme="minorHAnsi" w:cstheme="minorBidi"/>
          <w:b w:val="0"/>
          <w:color w:val="auto"/>
        </w:rPr>
        <w:commentReference w:id="42"/>
      </w:r>
    </w:p>
    <w:p w14:paraId="67F8B10D" w14:textId="5EC4039E" w:rsidR="00F829CB"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43" w:name="_Toc117584437"/>
      <w:r w:rsidRPr="005E2676">
        <w:rPr>
          <w:color w:val="auto"/>
        </w:rPr>
        <w:lastRenderedPageBreak/>
        <w:t>Table</w:t>
      </w:r>
      <w:r w:rsidR="005E2676">
        <w:rPr>
          <w:color w:val="auto"/>
        </w:rPr>
        <w:t xml:space="preserve"> 11.1-</w:t>
      </w:r>
      <w:r w:rsidRPr="005E2676">
        <w:rPr>
          <w:color w:val="auto"/>
        </w:rPr>
        <w:t xml:space="preserve"> </w:t>
      </w:r>
      <w:commentRangeStart w:id="44"/>
      <w:r w:rsidRPr="005E2676">
        <w:rPr>
          <w:color w:val="auto"/>
        </w:rPr>
        <w:t xml:space="preserve">Research </w:t>
      </w:r>
      <w:commentRangeEnd w:id="44"/>
      <w:r w:rsidR="00F64F69">
        <w:rPr>
          <w:rStyle w:val="CommentReference"/>
          <w:rFonts w:asciiTheme="minorHAnsi" w:hAnsiTheme="minorHAnsi"/>
          <w:bCs w:val="0"/>
          <w:i w:val="0"/>
          <w:color w:val="auto"/>
        </w:rPr>
        <w:commentReference w:id="44"/>
      </w:r>
      <w:r w:rsidRPr="005E2676">
        <w:rPr>
          <w:color w:val="auto"/>
        </w:rPr>
        <w:t>Objectives</w:t>
      </w:r>
      <w:bookmarkEnd w:id="43"/>
    </w:p>
    <w:tbl>
      <w:tblPr>
        <w:tblStyle w:val="TableGrid"/>
        <w:tblW w:w="9445" w:type="dxa"/>
        <w:tblLook w:val="04A0" w:firstRow="1" w:lastRow="0" w:firstColumn="1" w:lastColumn="0" w:noHBand="0" w:noVBand="1"/>
      </w:tblPr>
      <w:tblGrid>
        <w:gridCol w:w="1523"/>
        <w:gridCol w:w="6274"/>
        <w:gridCol w:w="918"/>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commentRangeStart w:id="45"/>
            <w:r w:rsidRPr="006B11E7">
              <w:rPr>
                <w:rFonts w:ascii="Times New Roman" w:hAnsi="Times New Roman" w:cs="Times New Roman"/>
                <w:b/>
                <w:color w:val="000000" w:themeColor="text1"/>
                <w:sz w:val="24"/>
                <w:szCs w:val="24"/>
              </w:rPr>
              <w:t>LO</w:t>
            </w:r>
            <w:commentRangeEnd w:id="45"/>
            <w:r w:rsidR="0071343F">
              <w:rPr>
                <w:rStyle w:val="CommentReference"/>
              </w:rPr>
              <w:commentReference w:id="45"/>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03D9C35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tc>
        <w:tc>
          <w:tcPr>
            <w:tcW w:w="723" w:type="dxa"/>
          </w:tcPr>
          <w:p w14:paraId="5886C106" w14:textId="70F2A3B3" w:rsidR="00F829CB"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6</w:t>
            </w:r>
            <w:r w:rsidR="00765D8F">
              <w:rPr>
                <w:rFonts w:ascii="Times New Roman" w:hAnsi="Times New Roman" w:cs="Times New Roman"/>
                <w:color w:val="000000" w:themeColor="text1"/>
                <w:sz w:val="24"/>
                <w:szCs w:val="24"/>
              </w:rPr>
              <w:t>5</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761DCA4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E87AFBE" w14:textId="77777777" w:rsidTr="00E67A1D">
        <w:trPr>
          <w:trHeight w:val="3941"/>
        </w:trPr>
        <w:tc>
          <w:tcPr>
            <w:tcW w:w="1523" w:type="dxa"/>
          </w:tcPr>
          <w:p w14:paraId="440266A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quirement Analysis</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4AC95103"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04146C8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541B0C6C"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57464C64"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6F2B6EC7"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25ABEDCE" w14:textId="06185F17"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6CFBE6D"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p w14:paraId="10F41B66" w14:textId="4FD62ED7"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53EE1540"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3,</w:t>
            </w:r>
          </w:p>
          <w:p w14:paraId="41823C40"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47B0B910" w14:textId="2903E709"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25F3DE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361025DB"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9833C2B" w14:textId="3435452F"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36CF15B9"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4</w:t>
            </w:r>
            <w:r w:rsidR="00F1702C">
              <w:rPr>
                <w:rFonts w:ascii="Times New Roman" w:hAnsi="Times New Roman" w:cs="Times New Roman"/>
                <w:color w:val="000000" w:themeColor="text1"/>
                <w:sz w:val="24"/>
                <w:szCs w:val="24"/>
              </w:rPr>
              <w:t>,</w:t>
            </w:r>
          </w:p>
          <w:p w14:paraId="79BB40CE" w14:textId="64F17744"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05DDDB51"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p w14:paraId="638831BB" w14:textId="65263576"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7AE8C6F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LO4,</w:t>
            </w:r>
          </w:p>
          <w:p w14:paraId="4F270C56"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46"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47" w:name="_Toc117679933"/>
      <w:r w:rsidRPr="009015A0">
        <w:rPr>
          <w:rFonts w:cs="Times New Roman"/>
          <w:szCs w:val="32"/>
        </w:rPr>
        <w:lastRenderedPageBreak/>
        <w:t>12. PROJECT SCOPE</w:t>
      </w:r>
      <w:bookmarkEnd w:id="46"/>
      <w:bookmarkEnd w:id="47"/>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8" w:name="_Toc117031206"/>
      <w:bookmarkStart w:id="49" w:name="_Toc117679934"/>
      <w:r w:rsidRPr="006B11E7">
        <w:rPr>
          <w:rFonts w:ascii="Times New Roman" w:hAnsi="Times New Roman" w:cs="Times New Roman"/>
          <w:b/>
          <w:color w:val="6F1515"/>
          <w:sz w:val="28"/>
          <w:szCs w:val="28"/>
        </w:rPr>
        <w:t xml:space="preserve">12.1.  </w:t>
      </w:r>
      <w:commentRangeStart w:id="50"/>
      <w:r w:rsidRPr="006B11E7">
        <w:rPr>
          <w:rFonts w:ascii="Times New Roman" w:hAnsi="Times New Roman" w:cs="Times New Roman"/>
          <w:b/>
          <w:color w:val="6F1515"/>
          <w:sz w:val="28"/>
          <w:szCs w:val="28"/>
        </w:rPr>
        <w:t>In-Scope</w:t>
      </w:r>
      <w:bookmarkEnd w:id="48"/>
      <w:bookmarkEnd w:id="49"/>
      <w:commentRangeEnd w:id="50"/>
      <w:r w:rsidR="0071343F">
        <w:rPr>
          <w:rStyle w:val="CommentReference"/>
          <w:rFonts w:asciiTheme="minorHAnsi" w:eastAsiaTheme="minorEastAsia" w:hAnsiTheme="minorHAnsi" w:cstheme="minorBidi"/>
          <w:color w:val="auto"/>
        </w:rPr>
        <w:commentReference w:id="50"/>
      </w:r>
    </w:p>
    <w:p w14:paraId="74C5DEBB" w14:textId="1EF4A43D" w:rsidR="00F829CB"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2A4D79A6" w14:textId="0CA12A42" w:rsidR="00DF20D1" w:rsidRPr="00DF20D1" w:rsidRDefault="00DF20D1" w:rsidP="00DF20D1">
      <w:pPr>
        <w:pStyle w:val="ListParagraph"/>
        <w:numPr>
          <w:ilvl w:val="0"/>
          <w:numId w:val="14"/>
        </w:numPr>
        <w:spacing w:line="360" w:lineRule="auto"/>
        <w:jc w:val="both"/>
        <w:rPr>
          <w:rFonts w:ascii="Times New Roman" w:hAnsi="Times New Roman" w:cs="Times New Roman"/>
          <w:i/>
          <w:color w:val="000000" w:themeColor="text1"/>
          <w:sz w:val="24"/>
          <w:szCs w:val="24"/>
        </w:rPr>
      </w:pPr>
      <w:r>
        <w:rPr>
          <w:rFonts w:ascii="Times New Roman" w:hAnsi="Times New Roman" w:cs="Times New Roman"/>
          <w:b/>
          <w:i/>
          <w:color w:val="000000" w:themeColor="text1"/>
          <w:sz w:val="24"/>
          <w:szCs w:val="24"/>
        </w:rPr>
        <w:t>System</w:t>
      </w:r>
      <w:r w:rsidRPr="00DF20D1">
        <w:rPr>
          <w:rFonts w:ascii="Times New Roman" w:hAnsi="Times New Roman" w:cs="Times New Roman"/>
          <w:b/>
          <w:i/>
          <w:color w:val="000000" w:themeColor="text1"/>
          <w:sz w:val="24"/>
          <w:szCs w:val="24"/>
        </w:rPr>
        <w:t xml:space="preserve"> Generalization</w:t>
      </w:r>
      <w:r>
        <w:rPr>
          <w:rFonts w:ascii="Times New Roman" w:hAnsi="Times New Roman" w:cs="Times New Roman"/>
          <w:b/>
          <w:i/>
          <w:color w:val="000000" w:themeColor="text1"/>
          <w:sz w:val="24"/>
          <w:szCs w:val="24"/>
        </w:rPr>
        <w:t xml:space="preserve"> – </w:t>
      </w:r>
      <w:r w:rsidRPr="00DF20D1">
        <w:rPr>
          <w:rFonts w:ascii="Times New Roman" w:hAnsi="Times New Roman" w:cs="Times New Roman"/>
          <w:color w:val="000000" w:themeColor="text1"/>
          <w:sz w:val="24"/>
          <w:szCs w:val="24"/>
        </w:rPr>
        <w:t>Creating</w:t>
      </w:r>
      <w:r>
        <w:rPr>
          <w:rFonts w:ascii="Times New Roman" w:hAnsi="Times New Roman" w:cs="Times New Roman"/>
          <w:color w:val="000000" w:themeColor="text1"/>
          <w:sz w:val="24"/>
          <w:szCs w:val="24"/>
        </w:rPr>
        <w:t xml:space="preserve"> a generalized system to be able to </w:t>
      </w:r>
      <w:r w:rsidRPr="00DF20D1">
        <w:rPr>
          <w:rFonts w:ascii="Times New Roman" w:hAnsi="Times New Roman" w:cs="Times New Roman"/>
          <w:b/>
          <w:color w:val="000000" w:themeColor="text1"/>
          <w:sz w:val="24"/>
          <w:szCs w:val="24"/>
          <w:u w:val="single"/>
        </w:rPr>
        <w:t>adapt</w:t>
      </w:r>
      <w:r>
        <w:rPr>
          <w:rFonts w:ascii="Times New Roman" w:hAnsi="Times New Roman" w:cs="Times New Roman"/>
          <w:color w:val="000000" w:themeColor="text1"/>
          <w:sz w:val="24"/>
          <w:szCs w:val="24"/>
        </w:rPr>
        <w:t xml:space="preserve"> to any domain.</w:t>
      </w:r>
    </w:p>
    <w:p w14:paraId="65FEAA30" w14:textId="3B57FEDD" w:rsidR="00F829CB" w:rsidRPr="006B11E7" w:rsidRDefault="00DF20D1" w:rsidP="00DF20D1">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Dataset reconstruction</w:t>
      </w:r>
      <w:r w:rsidR="00F829CB" w:rsidRPr="006B11E7">
        <w:rPr>
          <w:rFonts w:ascii="Times New Roman" w:hAnsi="Times New Roman" w:cs="Times New Roman"/>
          <w:color w:val="000000" w:themeColor="text1"/>
          <w:sz w:val="24"/>
          <w:szCs w:val="24"/>
        </w:rPr>
        <w:t xml:space="preserve"> – Reconstructing the dataset to a format structure which can be used for </w:t>
      </w:r>
      <w:r w:rsidR="009D14EF">
        <w:rPr>
          <w:rFonts w:ascii="Times New Roman" w:hAnsi="Times New Roman" w:cs="Times New Roman"/>
          <w:color w:val="000000" w:themeColor="text1"/>
          <w:sz w:val="24"/>
          <w:szCs w:val="24"/>
        </w:rPr>
        <w:t xml:space="preserve">data preprocessing + </w:t>
      </w:r>
      <w:r w:rsidR="00F829CB" w:rsidRPr="006B11E7">
        <w:rPr>
          <w:rFonts w:ascii="Times New Roman" w:hAnsi="Times New Roman" w:cs="Times New Roman"/>
          <w:color w:val="000000" w:themeColor="text1"/>
          <w:sz w:val="24"/>
          <w:szCs w:val="24"/>
        </w:rPr>
        <w:t>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0EA6794C" w:rsidR="00F829CB"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51" w:name="_Toc117031207"/>
      <w:bookmarkStart w:id="52" w:name="_Toc117679935"/>
      <w:r w:rsidRPr="006B11E7">
        <w:rPr>
          <w:rFonts w:ascii="Times New Roman" w:hAnsi="Times New Roman" w:cs="Times New Roman"/>
          <w:b/>
          <w:color w:val="6F1515"/>
          <w:sz w:val="28"/>
          <w:szCs w:val="28"/>
        </w:rPr>
        <w:t>12.2. Out-Scope</w:t>
      </w:r>
      <w:bookmarkEnd w:id="51"/>
      <w:bookmarkEnd w:id="52"/>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53"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54" w:name="_Toc117679936"/>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53"/>
      <w:bookmarkEnd w:id="54"/>
    </w:p>
    <w:p w14:paraId="552EC1D7" w14:textId="61F7B864" w:rsidR="00CF5C88" w:rsidRPr="00C946BE" w:rsidRDefault="00CF5C88" w:rsidP="00CF5C88">
      <w:pPr>
        <w:pStyle w:val="Caption"/>
        <w:spacing w:line="360" w:lineRule="auto"/>
        <w:rPr>
          <w:rFonts w:cs="Times New Roman"/>
          <w:color w:val="auto"/>
          <w:szCs w:val="24"/>
        </w:rPr>
      </w:pPr>
      <w:bookmarkStart w:id="55" w:name="_Toc117030543"/>
      <w:bookmarkStart w:id="56" w:name="_Toc117030584"/>
      <w:bookmarkStart w:id="57"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1F379A">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55"/>
      <w:bookmarkEnd w:id="56"/>
      <w:bookmarkEnd w:id="57"/>
    </w:p>
    <w:p w14:paraId="2CAC070E" w14:textId="5E1DF8AA" w:rsidR="00F829CB" w:rsidRPr="004B49D4" w:rsidRDefault="00DC1C63"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40AC1C9E" wp14:editId="76FCDFAD">
            <wp:extent cx="4040505" cy="38169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0505" cy="3816985"/>
                    </a:xfrm>
                    <a:prstGeom prst="rect">
                      <a:avLst/>
                    </a:prstGeom>
                    <a:noFill/>
                    <a:ln>
                      <a:noFill/>
                    </a:ln>
                  </pic:spPr>
                </pic:pic>
              </a:graphicData>
            </a:graphic>
          </wp:inline>
        </w:drawing>
      </w:r>
      <w:r w:rsidR="002A74E4">
        <w:rPr>
          <w:rStyle w:val="CommentReference"/>
        </w:rPr>
        <w:commentReference w:id="58"/>
      </w:r>
    </w:p>
    <w:p w14:paraId="75C322ED" w14:textId="77777777" w:rsidR="00F829CB" w:rsidRPr="009015A0" w:rsidRDefault="00F829CB" w:rsidP="00F829CB">
      <w:pPr>
        <w:pStyle w:val="Heading1"/>
        <w:spacing w:before="0" w:line="360" w:lineRule="auto"/>
        <w:rPr>
          <w:rFonts w:cs="Times New Roman"/>
          <w:szCs w:val="32"/>
        </w:rPr>
      </w:pPr>
      <w:bookmarkStart w:id="59" w:name="_Toc117031209"/>
      <w:bookmarkStart w:id="60" w:name="_Toc117679937"/>
      <w:r w:rsidRPr="009015A0">
        <w:rPr>
          <w:rFonts w:cs="Times New Roman"/>
          <w:szCs w:val="32"/>
        </w:rPr>
        <w:t>13. PROPOSED METHODOLOGY</w:t>
      </w:r>
      <w:bookmarkEnd w:id="59"/>
      <w:bookmarkEnd w:id="60"/>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61" w:name="_Toc117031210"/>
      <w:bookmarkStart w:id="62" w:name="_Toc117679938"/>
      <w:r w:rsidRPr="006B11E7">
        <w:rPr>
          <w:rFonts w:ascii="Times New Roman" w:hAnsi="Times New Roman" w:cs="Times New Roman"/>
          <w:b/>
          <w:color w:val="6F1515"/>
          <w:sz w:val="28"/>
          <w:szCs w:val="28"/>
        </w:rPr>
        <w:t>13.1. Research Methodology</w:t>
      </w:r>
      <w:bookmarkEnd w:id="61"/>
      <w:bookmarkEnd w:id="62"/>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20798D2A" w:rsidR="00F829CB" w:rsidRPr="009015A0" w:rsidRDefault="00F829CB" w:rsidP="00F829CB">
      <w:pPr>
        <w:pStyle w:val="Caption"/>
        <w:keepNext/>
        <w:rPr>
          <w:rFonts w:cs="Times New Roman"/>
          <w:color w:val="auto"/>
          <w:szCs w:val="24"/>
        </w:rPr>
      </w:pPr>
      <w:bookmarkStart w:id="63" w:name="_Toc117031181"/>
      <w:bookmarkStart w:id="64" w:name="_Toc117584438"/>
      <w:r w:rsidRPr="009015A0">
        <w:rPr>
          <w:rFonts w:cs="Times New Roman"/>
          <w:color w:val="auto"/>
          <w:szCs w:val="24"/>
        </w:rPr>
        <w:lastRenderedPageBreak/>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1F379A">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63"/>
      <w:bookmarkEnd w:id="64"/>
    </w:p>
    <w:tbl>
      <w:tblPr>
        <w:tblStyle w:val="TableGrid"/>
        <w:tblW w:w="9535" w:type="dxa"/>
        <w:tblLook w:val="04A0" w:firstRow="1" w:lastRow="0" w:firstColumn="1" w:lastColumn="0" w:noHBand="0" w:noVBand="1"/>
      </w:tblPr>
      <w:tblGrid>
        <w:gridCol w:w="2245"/>
        <w:gridCol w:w="7290"/>
      </w:tblGrid>
      <w:tr w:rsidR="00F829CB" w:rsidRPr="006B11E7" w14:paraId="749DD8C1" w14:textId="77777777" w:rsidTr="004B49D4">
        <w:trPr>
          <w:trHeight w:val="1790"/>
        </w:trPr>
        <w:tc>
          <w:tcPr>
            <w:tcW w:w="2245"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290"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4B49D4">
        <w:trPr>
          <w:trHeight w:val="2060"/>
        </w:trPr>
        <w:tc>
          <w:tcPr>
            <w:tcW w:w="2245"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290"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4B49D4">
        <w:trPr>
          <w:trHeight w:val="1790"/>
        </w:trPr>
        <w:tc>
          <w:tcPr>
            <w:tcW w:w="2245"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Strategy</w:t>
            </w:r>
          </w:p>
        </w:tc>
        <w:tc>
          <w:tcPr>
            <w:tcW w:w="7290"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area focuses on data collection with respect to the research questions created. </w:t>
            </w:r>
            <w:r w:rsidRPr="0071343F">
              <w:rPr>
                <w:rFonts w:ascii="Times New Roman" w:hAnsi="Times New Roman" w:cs="Times New Roman"/>
                <w:b/>
                <w:color w:val="000000" w:themeColor="text1"/>
                <w:sz w:val="24"/>
                <w:szCs w:val="24"/>
              </w:rPr>
              <w:t>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4B49D4">
        <w:trPr>
          <w:trHeight w:val="2609"/>
        </w:trPr>
        <w:tc>
          <w:tcPr>
            <w:tcW w:w="2245"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290"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4B49D4">
        <w:trPr>
          <w:trHeight w:val="1421"/>
        </w:trPr>
        <w:tc>
          <w:tcPr>
            <w:tcW w:w="2245"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290"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4B49D4">
        <w:trPr>
          <w:trHeight w:val="1268"/>
        </w:trPr>
        <w:tc>
          <w:tcPr>
            <w:tcW w:w="2245"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290"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79E31BF8" w14:textId="77777777" w:rsidR="004B49D4" w:rsidRDefault="004B49D4" w:rsidP="00E67A1D">
      <w:pPr>
        <w:pStyle w:val="Heading2"/>
        <w:spacing w:before="100" w:line="360" w:lineRule="auto"/>
        <w:rPr>
          <w:rFonts w:ascii="Times New Roman" w:hAnsi="Times New Roman" w:cs="Times New Roman"/>
          <w:b/>
          <w:color w:val="6F1515"/>
          <w:sz w:val="28"/>
          <w:szCs w:val="28"/>
        </w:rPr>
      </w:pPr>
      <w:bookmarkStart w:id="65" w:name="_Toc117031211"/>
    </w:p>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66" w:name="_Toc117679939"/>
      <w:r w:rsidRPr="006B11E7">
        <w:rPr>
          <w:rFonts w:ascii="Times New Roman" w:hAnsi="Times New Roman" w:cs="Times New Roman"/>
          <w:b/>
          <w:color w:val="6F1515"/>
          <w:sz w:val="28"/>
          <w:szCs w:val="28"/>
        </w:rPr>
        <w:t>13.2. Development Methodology</w:t>
      </w:r>
      <w:bookmarkEnd w:id="65"/>
      <w:bookmarkEnd w:id="66"/>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67" w:name="_Toc117031212"/>
      <w:bookmarkStart w:id="68" w:name="_Toc117679940"/>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67"/>
      <w:bookmarkEnd w:id="68"/>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commentRangeStart w:id="69"/>
      <w:commentRangeStart w:id="70"/>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w:t>
      </w:r>
      <w:commentRangeEnd w:id="69"/>
      <w:r w:rsidR="0071343F">
        <w:rPr>
          <w:rStyle w:val="CommentReference"/>
        </w:rPr>
        <w:commentReference w:id="69"/>
      </w:r>
      <w:commentRangeEnd w:id="70"/>
      <w:r w:rsidR="003001F8">
        <w:rPr>
          <w:rStyle w:val="CommentReference"/>
        </w:rPr>
        <w:commentReference w:id="70"/>
      </w:r>
      <w:r w:rsidRPr="006B11E7">
        <w:rPr>
          <w:rFonts w:ascii="Times New Roman" w:hAnsi="Times New Roman" w:cs="Times New Roman"/>
          <w:color w:val="000000" w:themeColor="text1"/>
          <w:sz w:val="24"/>
          <w:szCs w:val="24"/>
        </w:rPr>
        <w:t>Software Development Life Cycle. This is a result of the project's reliance on an iterative development method.</w:t>
      </w:r>
    </w:p>
    <w:p w14:paraId="6B96218F"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1" w:name="_Toc117031213"/>
      <w:bookmarkStart w:id="72" w:name="_Toc117679941"/>
      <w:r w:rsidRPr="006B11E7">
        <w:rPr>
          <w:rFonts w:ascii="Times New Roman" w:hAnsi="Times New Roman" w:cs="Times New Roman"/>
          <w:b/>
          <w:color w:val="6F1515"/>
          <w:sz w:val="24"/>
          <w:szCs w:val="24"/>
        </w:rPr>
        <w:t>13.2.2. Design Methodology</w:t>
      </w:r>
      <w:bookmarkEnd w:id="71"/>
      <w:bookmarkEnd w:id="72"/>
    </w:p>
    <w:p w14:paraId="799266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6B11E7">
        <w:rPr>
          <w:rFonts w:ascii="Times New Roman" w:hAnsi="Times New Roman" w:cs="Times New Roman"/>
          <w:b/>
          <w:color w:val="000000" w:themeColor="text1"/>
          <w:sz w:val="24"/>
          <w:szCs w:val="24"/>
        </w:rPr>
        <w:t>Object-Oriented Analysis and Design</w:t>
      </w:r>
      <w:r w:rsidRPr="006B11E7">
        <w:rPr>
          <w:rFonts w:ascii="Times New Roman" w:hAnsi="Times New Roman" w:cs="Times New Roman"/>
          <w:color w:val="000000" w:themeColor="text1"/>
          <w:sz w:val="24"/>
          <w:szCs w:val="24"/>
        </w:rPr>
        <w:t xml:space="preserve"> was chosen as the Design Methodology for the project. </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3" w:name="_Toc117031214"/>
      <w:bookmarkStart w:id="74" w:name="_Toc117679942"/>
      <w:r w:rsidRPr="006B11E7">
        <w:rPr>
          <w:rFonts w:ascii="Times New Roman" w:hAnsi="Times New Roman" w:cs="Times New Roman"/>
          <w:b/>
          <w:color w:val="6F1515"/>
          <w:sz w:val="24"/>
          <w:szCs w:val="24"/>
        </w:rPr>
        <w:t>13.2.3. Development Methodology</w:t>
      </w:r>
      <w:bookmarkEnd w:id="73"/>
      <w:bookmarkEnd w:id="74"/>
    </w:p>
    <w:p w14:paraId="3B91C2E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Object oriented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5" w:name="_Toc117031215"/>
      <w:bookmarkStart w:id="76" w:name="_Toc117679943"/>
      <w:r w:rsidRPr="006B11E7">
        <w:rPr>
          <w:rFonts w:ascii="Times New Roman" w:hAnsi="Times New Roman" w:cs="Times New Roman"/>
          <w:b/>
          <w:color w:val="6F1515"/>
          <w:sz w:val="24"/>
          <w:szCs w:val="24"/>
        </w:rPr>
        <w:t xml:space="preserve">13.2.4. </w:t>
      </w:r>
      <w:commentRangeStart w:id="77"/>
      <w:commentRangeStart w:id="78"/>
      <w:r w:rsidRPr="006B11E7">
        <w:rPr>
          <w:rFonts w:ascii="Times New Roman" w:hAnsi="Times New Roman" w:cs="Times New Roman"/>
          <w:b/>
          <w:color w:val="6F1515"/>
          <w:sz w:val="24"/>
          <w:szCs w:val="24"/>
        </w:rPr>
        <w:t>Requirement Elicitation Methodology</w:t>
      </w:r>
      <w:bookmarkEnd w:id="75"/>
      <w:bookmarkEnd w:id="76"/>
      <w:commentRangeEnd w:id="77"/>
      <w:r w:rsidR="00070D90">
        <w:rPr>
          <w:rStyle w:val="CommentReference"/>
          <w:rFonts w:asciiTheme="minorHAnsi" w:eastAsiaTheme="minorEastAsia" w:hAnsiTheme="minorHAnsi" w:cstheme="minorBidi"/>
          <w:color w:val="auto"/>
        </w:rPr>
        <w:commentReference w:id="77"/>
      </w:r>
      <w:commentRangeEnd w:id="78"/>
      <w:r w:rsidR="003E5F89">
        <w:rPr>
          <w:rStyle w:val="CommentReference"/>
          <w:rFonts w:asciiTheme="minorHAnsi" w:eastAsiaTheme="minorEastAsia" w:hAnsiTheme="minorHAnsi" w:cstheme="minorBidi"/>
          <w:color w:val="auto"/>
        </w:rPr>
        <w:commentReference w:id="78"/>
      </w:r>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9" w:name="_Toc117031216"/>
      <w:bookmarkStart w:id="80" w:name="_Toc117679944"/>
      <w:r w:rsidRPr="006B11E7">
        <w:rPr>
          <w:rFonts w:ascii="Times New Roman" w:hAnsi="Times New Roman" w:cs="Times New Roman"/>
          <w:b/>
          <w:color w:val="6F1515"/>
          <w:sz w:val="24"/>
          <w:szCs w:val="24"/>
        </w:rPr>
        <w:t>13.2.5. Evaluation Methodology</w:t>
      </w:r>
      <w:bookmarkEnd w:id="79"/>
      <w:bookmarkEnd w:id="80"/>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commentRangeStart w:id="81"/>
      <w:commentRangeStart w:id="82"/>
      <w:r w:rsidRPr="006B11E7">
        <w:rPr>
          <w:rFonts w:ascii="Times New Roman" w:hAnsi="Times New Roman" w:cs="Times New Roman"/>
          <w:b/>
          <w:color w:val="000000" w:themeColor="text1"/>
          <w:sz w:val="24"/>
          <w:szCs w:val="24"/>
        </w:rPr>
        <w:t>Benchmarking</w:t>
      </w:r>
      <w:commentRangeEnd w:id="81"/>
      <w:r w:rsidR="00070D90">
        <w:rPr>
          <w:rStyle w:val="CommentReference"/>
        </w:rPr>
        <w:commentReference w:id="81"/>
      </w:r>
      <w:commentRangeEnd w:id="82"/>
      <w:r w:rsidR="003E5F89">
        <w:rPr>
          <w:rStyle w:val="CommentReference"/>
        </w:rPr>
        <w:commentReference w:id="82"/>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lastRenderedPageBreak/>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83" w:name="_Toc117031217"/>
      <w:bookmarkStart w:id="84" w:name="_Toc117679945"/>
      <w:r w:rsidRPr="006B11E7">
        <w:rPr>
          <w:rFonts w:ascii="Times New Roman" w:hAnsi="Times New Roman" w:cs="Times New Roman"/>
          <w:b/>
          <w:color w:val="6F1515"/>
          <w:sz w:val="28"/>
          <w:szCs w:val="28"/>
        </w:rPr>
        <w:t>13.3. Project Management Methodology</w:t>
      </w:r>
      <w:bookmarkEnd w:id="83"/>
      <w:bookmarkEnd w:id="84"/>
    </w:p>
    <w:p w14:paraId="3AD8D4F2" w14:textId="6A08FC12" w:rsidR="00625E7D" w:rsidRPr="003E5F89" w:rsidRDefault="00625E7D" w:rsidP="00F52929">
      <w:pPr>
        <w:spacing w:line="360" w:lineRule="auto"/>
        <w:jc w:val="both"/>
        <w:rPr>
          <w:rFonts w:ascii="Arial" w:hAnsi="Arial" w:cs="Arial"/>
          <w:color w:val="101423"/>
          <w:sz w:val="27"/>
          <w:szCs w:val="27"/>
          <w:shd w:val="clear" w:color="auto" w:fill="D7DEE7"/>
        </w:rPr>
      </w:pPr>
      <w:bookmarkStart w:id="85" w:name="_Toc117031218"/>
      <w:r w:rsidRPr="00625E7D">
        <w:rPr>
          <w:rFonts w:ascii="Times New Roman" w:hAnsi="Times New Roman" w:cs="Times New Roman"/>
          <w:color w:val="000000" w:themeColor="text1"/>
          <w:sz w:val="24"/>
          <w:szCs w:val="24"/>
        </w:rPr>
        <w:t>Prince2 is the chosen approach for project management. This aids the author's ability to be extremely flexible as well as operate in controlled environments.</w:t>
      </w:r>
    </w:p>
    <w:p w14:paraId="4F89E872" w14:textId="086030B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679946"/>
      <w:r w:rsidRPr="006B11E7">
        <w:rPr>
          <w:rFonts w:ascii="Times New Roman" w:hAnsi="Times New Roman" w:cs="Times New Roman"/>
          <w:b/>
          <w:color w:val="6F1515"/>
          <w:sz w:val="24"/>
          <w:szCs w:val="24"/>
        </w:rPr>
        <w:t>13.3.1 Schedule</w:t>
      </w:r>
      <w:bookmarkEnd w:id="85"/>
      <w:bookmarkEnd w:id="86"/>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87" w:name="_Toc117550683"/>
      <w:r w:rsidRPr="00C946BE">
        <w:rPr>
          <w:color w:val="auto"/>
        </w:rPr>
        <w:lastRenderedPageBreak/>
        <w:t xml:space="preserve">Figure </w:t>
      </w:r>
      <w:r w:rsidR="00C946BE" w:rsidRPr="00C946BE">
        <w:rPr>
          <w:color w:val="auto"/>
        </w:rPr>
        <w:t>13.1 -</w:t>
      </w:r>
      <w:r w:rsidRPr="00C946BE">
        <w:rPr>
          <w:color w:val="auto"/>
        </w:rPr>
        <w:t xml:space="preserve"> Gantt Chart</w:t>
      </w:r>
      <w:bookmarkEnd w:id="87"/>
    </w:p>
    <w:p w14:paraId="06B14838" w14:textId="3B6D5627" w:rsidR="002C4291" w:rsidRDefault="00997D1E" w:rsidP="00F829CB">
      <w:pPr>
        <w:spacing w:line="240" w:lineRule="auto"/>
        <w:jc w:val="both"/>
        <w:rPr>
          <w:rFonts w:ascii="Times New Roman" w:hAnsi="Times New Roman" w:cs="Times New Roman"/>
          <w:b/>
          <w:color w:val="000000" w:themeColor="text1"/>
          <w:sz w:val="24"/>
          <w:szCs w:val="24"/>
        </w:rPr>
      </w:pPr>
      <w:r>
        <w:rPr>
          <w:rStyle w:val="CommentReference"/>
        </w:rPr>
        <w:commentReference w:id="88"/>
      </w:r>
      <w:bookmarkStart w:id="89" w:name="_GoBack"/>
      <w:bookmarkEnd w:id="89"/>
      <w:r w:rsidR="00F74B81">
        <w:rPr>
          <w:rFonts w:ascii="Times New Roman" w:hAnsi="Times New Roman" w:cs="Times New Roman"/>
          <w:b/>
          <w:noProof/>
          <w:color w:val="000000" w:themeColor="text1"/>
          <w:sz w:val="24"/>
          <w:szCs w:val="24"/>
        </w:rPr>
        <w:drawing>
          <wp:inline distT="0" distB="0" distL="0" distR="0" wp14:anchorId="7EFC91F9" wp14:editId="76FBF831">
            <wp:extent cx="5935345" cy="648525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345" cy="6485255"/>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liverables</w:t>
      </w:r>
    </w:p>
    <w:p w14:paraId="4A6FFC1B" w14:textId="1820F29E" w:rsidR="008F4053" w:rsidRPr="009015A0" w:rsidRDefault="008F4053" w:rsidP="008F4053">
      <w:pPr>
        <w:pStyle w:val="Caption"/>
        <w:keepNext/>
        <w:rPr>
          <w:color w:val="auto"/>
        </w:rPr>
      </w:pPr>
      <w:bookmarkStart w:id="90"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90"/>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1ECC66AD" w14:textId="77777777" w:rsidTr="005A56C8">
        <w:trPr>
          <w:trHeight w:val="944"/>
        </w:trPr>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lastRenderedPageBreak/>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55E9E203" w:rsidR="007F0980" w:rsidRPr="006B11E7" w:rsidRDefault="00267F6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w:t>
            </w:r>
            <w:proofErr w:type="gramStart"/>
            <w:r w:rsidRPr="00267F6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sidR="007F0980" w:rsidRPr="006B11E7">
              <w:rPr>
                <w:rFonts w:ascii="Times New Roman" w:hAnsi="Times New Roman" w:cs="Times New Roman"/>
                <w:color w:val="000000" w:themeColor="text1"/>
                <w:sz w:val="24"/>
                <w:szCs w:val="24"/>
              </w:rPr>
              <w:t xml:space="preserve"> November</w:t>
            </w:r>
            <w:proofErr w:type="gramEnd"/>
            <w:r w:rsidR="007F0980" w:rsidRPr="006B11E7">
              <w:rPr>
                <w:rFonts w:ascii="Times New Roman" w:hAnsi="Times New Roman" w:cs="Times New Roman"/>
                <w:color w:val="000000" w:themeColor="text1"/>
                <w:sz w:val="24"/>
                <w:szCs w:val="24"/>
              </w:rPr>
              <w:t xml:space="preserve"> 2022</w:t>
            </w:r>
          </w:p>
        </w:tc>
      </w:tr>
      <w:tr w:rsidR="007F0980" w:rsidRPr="006B11E7" w14:paraId="19405759" w14:textId="77777777" w:rsidTr="005A56C8">
        <w:trPr>
          <w:trHeight w:val="1277"/>
        </w:trPr>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A56C8">
        <w:trPr>
          <w:trHeight w:val="1376"/>
        </w:trPr>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A56C8">
        <w:trPr>
          <w:trHeight w:val="1304"/>
        </w:trPr>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A56C8">
        <w:trPr>
          <w:trHeight w:val="863"/>
        </w:trPr>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A56C8">
        <w:trPr>
          <w:trHeight w:val="917"/>
        </w:trPr>
        <w:tc>
          <w:tcPr>
            <w:tcW w:w="7105" w:type="dxa"/>
          </w:tcPr>
          <w:p w14:paraId="62B6AFB5" w14:textId="57BC718E"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raft Project </w:t>
            </w:r>
            <w:r w:rsidR="00064F30">
              <w:rPr>
                <w:rFonts w:ascii="Times New Roman" w:hAnsi="Times New Roman" w:cs="Times New Roman"/>
                <w:b/>
                <w:sz w:val="24"/>
                <w:szCs w:val="24"/>
              </w:rPr>
              <w:t>Reports</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A56C8">
        <w:trPr>
          <w:trHeight w:val="890"/>
        </w:trPr>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A56C8">
        <w:trPr>
          <w:trHeight w:val="1403"/>
        </w:trPr>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A56C8">
        <w:trPr>
          <w:trHeight w:val="1322"/>
        </w:trPr>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28CC810E" w14:textId="6A51D8A5" w:rsidR="00F829CB" w:rsidRPr="006B11E7" w:rsidRDefault="00F829CB" w:rsidP="008866F5">
      <w:pPr>
        <w:pStyle w:val="Heading3"/>
        <w:spacing w:before="0" w:line="360" w:lineRule="auto"/>
        <w:rPr>
          <w:rFonts w:ascii="Times New Roman" w:hAnsi="Times New Roman" w:cs="Times New Roman"/>
          <w:b/>
          <w:color w:val="6F1515"/>
          <w:sz w:val="24"/>
          <w:szCs w:val="24"/>
        </w:rPr>
      </w:pPr>
      <w:bookmarkStart w:id="91" w:name="_Toc117031219"/>
      <w:bookmarkStart w:id="92" w:name="_Toc117679947"/>
      <w:r w:rsidRPr="006B11E7">
        <w:rPr>
          <w:rFonts w:ascii="Times New Roman" w:hAnsi="Times New Roman" w:cs="Times New Roman"/>
          <w:b/>
          <w:color w:val="6F1515"/>
          <w:sz w:val="24"/>
          <w:szCs w:val="24"/>
        </w:rPr>
        <w:t>13.3.2. Resource Requirements</w:t>
      </w:r>
      <w:bookmarkEnd w:id="91"/>
      <w:bookmarkEnd w:id="92"/>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647E60B0"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lastRenderedPageBreak/>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sidR="007D251D">
        <w:rPr>
          <w:rFonts w:ascii="Times New Roman" w:hAnsi="Times New Roman" w:cs="Times New Roman"/>
          <w:color w:val="000000" w:themeColor="text1"/>
          <w:sz w:val="24"/>
          <w:szCs w:val="24"/>
        </w:rPr>
        <w:t xml:space="preserve">, </w:t>
      </w:r>
      <w:r w:rsidR="00156A9B">
        <w:rPr>
          <w:rFonts w:ascii="Times New Roman" w:hAnsi="Times New Roman" w:cs="Times New Roman"/>
          <w:color w:val="000000" w:themeColor="text1"/>
          <w:sz w:val="24"/>
          <w:szCs w:val="24"/>
        </w:rPr>
        <w:t>due to its fexilibility compared to other operating system.</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ensorFlow/ Scikit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Jupyter Notebook / Google Cola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MS Office/ Google Docs/ Figm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3EA1D643" w:rsidR="00F829CB" w:rsidRPr="005A56C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4A79CCD5" w14:textId="09F9C8C1" w:rsidR="0087129C" w:rsidRPr="009559A8" w:rsidRDefault="005A56C8" w:rsidP="009559A8">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422733">
        <w:rPr>
          <w:rFonts w:ascii="Times New Roman" w:hAnsi="Times New Roman" w:cs="Times New Roman"/>
          <w:color w:val="000000" w:themeColor="text1"/>
          <w:sz w:val="24"/>
          <w:szCs w:val="24"/>
        </w:rPr>
        <w:t>Application development platform</w:t>
      </w:r>
      <w:r w:rsidR="009559A8">
        <w:rPr>
          <w:rFonts w:ascii="Times New Roman" w:hAnsi="Times New Roman" w:cs="Times New Roman"/>
          <w:color w:val="000000" w:themeColor="text1"/>
          <w:sz w:val="24"/>
          <w:szCs w:val="24"/>
        </w:rPr>
        <w:t xml:space="preserve"> which helps to build and grow apps, its also known as the Backend </w:t>
      </w:r>
      <w:proofErr w:type="gramStart"/>
      <w:r w:rsidR="009559A8">
        <w:rPr>
          <w:rFonts w:ascii="Times New Roman" w:hAnsi="Times New Roman" w:cs="Times New Roman"/>
          <w:color w:val="000000" w:themeColor="text1"/>
          <w:sz w:val="24"/>
          <w:szCs w:val="24"/>
        </w:rPr>
        <w:t>As</w:t>
      </w:r>
      <w:proofErr w:type="gramEnd"/>
      <w:r w:rsidR="009559A8">
        <w:rPr>
          <w:rFonts w:ascii="Times New Roman" w:hAnsi="Times New Roman" w:cs="Times New Roman"/>
          <w:color w:val="000000" w:themeColor="text1"/>
          <w:sz w:val="24"/>
          <w:szCs w:val="24"/>
        </w:rPr>
        <w:t xml:space="preserve"> a Service.</w:t>
      </w:r>
    </w:p>
    <w:p w14:paraId="6A5CD050" w14:textId="3DB3F00E"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C6F766C" w:rsidR="00F829CB" w:rsidRPr="0093313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5B1F14DA" w14:textId="3E96C188" w:rsidR="00933138" w:rsidRPr="006B11E7" w:rsidRDefault="00933138"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igaword dataset – From TensorFlow datasets which will be used for generalization model.</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3" w:name="_Toc117031220"/>
      <w:bookmarkStart w:id="94" w:name="_Toc117679948"/>
      <w:r w:rsidRPr="006B11E7">
        <w:rPr>
          <w:rFonts w:ascii="Times New Roman" w:hAnsi="Times New Roman" w:cs="Times New Roman"/>
          <w:b/>
          <w:color w:val="6F1515"/>
          <w:sz w:val="24"/>
          <w:szCs w:val="24"/>
        </w:rPr>
        <w:t>13.3.3. Risk Management</w:t>
      </w:r>
      <w:bookmarkEnd w:id="93"/>
      <w:bookmarkEnd w:id="94"/>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95" w:name="_Toc117584440"/>
      <w:r w:rsidRPr="008D0A73">
        <w:rPr>
          <w:color w:val="auto"/>
        </w:rPr>
        <w:t xml:space="preserve">Table </w:t>
      </w:r>
      <w:r w:rsidR="009015A0" w:rsidRPr="008D0A73">
        <w:rPr>
          <w:color w:val="auto"/>
        </w:rPr>
        <w:t>13.3 -</w:t>
      </w:r>
      <w:r w:rsidRPr="008D0A73">
        <w:rPr>
          <w:color w:val="auto"/>
        </w:rPr>
        <w:t xml:space="preserve"> </w:t>
      </w:r>
      <w:commentRangeStart w:id="96"/>
      <w:commentRangeStart w:id="97"/>
      <w:r w:rsidRPr="008D0A73">
        <w:rPr>
          <w:color w:val="auto"/>
        </w:rPr>
        <w:t>Risk Mitigation Plan</w:t>
      </w:r>
      <w:bookmarkEnd w:id="95"/>
      <w:commentRangeEnd w:id="96"/>
      <w:r w:rsidR="00997D1E">
        <w:rPr>
          <w:rStyle w:val="CommentReference"/>
          <w:rFonts w:asciiTheme="minorHAnsi" w:hAnsiTheme="minorHAnsi"/>
          <w:bCs w:val="0"/>
          <w:i w:val="0"/>
          <w:color w:val="auto"/>
        </w:rPr>
        <w:commentReference w:id="96"/>
      </w:r>
      <w:commentRangeEnd w:id="97"/>
      <w:r w:rsidR="00885B72">
        <w:rPr>
          <w:rStyle w:val="CommentReference"/>
          <w:rFonts w:asciiTheme="minorHAnsi" w:hAnsiTheme="minorHAnsi"/>
          <w:bCs w:val="0"/>
          <w:i w:val="0"/>
          <w:color w:val="auto"/>
        </w:rPr>
        <w:commentReference w:id="97"/>
      </w:r>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074B55B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obability of occurrence</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636DE2" w:rsidRPr="006B11E7" w14:paraId="500BF899" w14:textId="77777777" w:rsidTr="00350C1A">
        <w:tc>
          <w:tcPr>
            <w:tcW w:w="2691" w:type="dxa"/>
            <w:shd w:val="clear" w:color="auto" w:fill="FFFFFF" w:themeFill="background1"/>
          </w:tcPr>
          <w:p w14:paraId="33E256D8" w14:textId="558F1FBE"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shd w:val="clear" w:color="auto" w:fill="FFFFFF" w:themeFill="background1"/>
          </w:tcPr>
          <w:p w14:paraId="0D2A726A" w14:textId="6EC19AA8"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shd w:val="clear" w:color="auto" w:fill="FFFFFF" w:themeFill="background1"/>
          </w:tcPr>
          <w:p w14:paraId="30740D19" w14:textId="145708AF" w:rsidR="00636DE2" w:rsidRPr="006B11E7" w:rsidRDefault="00636DE2" w:rsidP="00636DE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shd w:val="clear" w:color="auto" w:fill="FFFFFF" w:themeFill="background1"/>
          </w:tcPr>
          <w:p w14:paraId="6F274196" w14:textId="69F4D98B"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636DE2" w:rsidRPr="006B11E7" w14:paraId="17F406EF" w14:textId="77777777" w:rsidTr="00E67A1D">
        <w:trPr>
          <w:trHeight w:val="1160"/>
        </w:trPr>
        <w:tc>
          <w:tcPr>
            <w:tcW w:w="2691" w:type="dxa"/>
          </w:tcPr>
          <w:p w14:paraId="4D9B60A8" w14:textId="5AF1A51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Personal computing breaks down during the project timeline progress.</w:t>
            </w:r>
          </w:p>
        </w:tc>
        <w:tc>
          <w:tcPr>
            <w:tcW w:w="1264" w:type="dxa"/>
          </w:tcPr>
          <w:p w14:paraId="5CD7DB68" w14:textId="0356D366"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34F8AF72"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4172BB1" w14:textId="436F7584" w:rsidR="00636DE2" w:rsidRPr="006B11E7" w:rsidRDefault="00636DE2" w:rsidP="00636DE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885B72" w:rsidRPr="006B11E7" w14:paraId="31A0C79B" w14:textId="77777777" w:rsidTr="00E67A1D">
        <w:trPr>
          <w:trHeight w:val="1565"/>
        </w:trPr>
        <w:tc>
          <w:tcPr>
            <w:tcW w:w="2691" w:type="dxa"/>
          </w:tcPr>
          <w:p w14:paraId="07BACC4E" w14:textId="2A71B8D4"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243C78C5" w14:textId="67CC72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3EF1EC64" w14:textId="29602816"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40" w:type="dxa"/>
          </w:tcPr>
          <w:p w14:paraId="62069576" w14:textId="68EEA19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885B72" w:rsidRPr="006B11E7" w14:paraId="73304D92" w14:textId="77777777" w:rsidTr="00E67A1D">
        <w:trPr>
          <w:trHeight w:val="1160"/>
        </w:trPr>
        <w:tc>
          <w:tcPr>
            <w:tcW w:w="2691" w:type="dxa"/>
          </w:tcPr>
          <w:p w14:paraId="001642D4" w14:textId="6C129C0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Project documentation corruption </w:t>
            </w:r>
          </w:p>
        </w:tc>
        <w:tc>
          <w:tcPr>
            <w:tcW w:w="1264" w:type="dxa"/>
          </w:tcPr>
          <w:p w14:paraId="710E775C" w14:textId="20F7D89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05F50A" w14:textId="5F3BCC13" w:rsidR="00885B72" w:rsidRPr="006B11E7" w:rsidRDefault="00885B72" w:rsidP="00885B72">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40" w:type="dxa"/>
          </w:tcPr>
          <w:p w14:paraId="26966869" w14:textId="1410E4D9"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885B72" w:rsidRPr="006B11E7" w14:paraId="77411AFE" w14:textId="77777777" w:rsidTr="00E67A1D">
        <w:trPr>
          <w:trHeight w:val="1250"/>
        </w:trPr>
        <w:tc>
          <w:tcPr>
            <w:tcW w:w="2691" w:type="dxa"/>
          </w:tcPr>
          <w:p w14:paraId="1F1CDA8B" w14:textId="67281A8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088F2BCE"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90212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6F53B7AB"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885B72" w:rsidRPr="006B11E7" w14:paraId="090C1CDC" w14:textId="77777777" w:rsidTr="00E67A1D">
        <w:trPr>
          <w:trHeight w:val="1700"/>
        </w:trPr>
        <w:tc>
          <w:tcPr>
            <w:tcW w:w="2691" w:type="dxa"/>
          </w:tcPr>
          <w:p w14:paraId="17B56B67" w14:textId="74F6ADC0"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5E5FBE7" w14:textId="367495AA"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2FD8A37" w14:textId="319E586D"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53AC036C" w14:textId="22B313E2" w:rsidR="00885B72" w:rsidRPr="006B11E7" w:rsidRDefault="00885B72" w:rsidP="00885B72">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424D9FB" w14:textId="77777777" w:rsidR="008866F5" w:rsidRDefault="008866F5" w:rsidP="00F829CB">
      <w:pPr>
        <w:pStyle w:val="Heading2"/>
        <w:rPr>
          <w:rFonts w:ascii="Times New Roman" w:hAnsi="Times New Roman" w:cs="Times New Roman"/>
          <w:b/>
          <w:color w:val="6F1515"/>
          <w:sz w:val="28"/>
          <w:szCs w:val="28"/>
        </w:rPr>
      </w:pPr>
      <w:bookmarkStart w:id="98" w:name="_Toc117031221"/>
    </w:p>
    <w:p w14:paraId="5C169B3D" w14:textId="19A11810" w:rsidR="00F829CB" w:rsidRPr="006B11E7" w:rsidRDefault="00F829CB" w:rsidP="008866F5">
      <w:pPr>
        <w:pStyle w:val="Heading2"/>
        <w:spacing w:line="360" w:lineRule="auto"/>
        <w:rPr>
          <w:rFonts w:ascii="Times New Roman" w:hAnsi="Times New Roman" w:cs="Times New Roman"/>
          <w:b/>
          <w:color w:val="6F1515"/>
          <w:sz w:val="28"/>
          <w:szCs w:val="28"/>
        </w:rPr>
      </w:pPr>
      <w:bookmarkStart w:id="99" w:name="_Toc117679949"/>
      <w:r w:rsidRPr="006B11E7">
        <w:rPr>
          <w:rFonts w:ascii="Times New Roman" w:hAnsi="Times New Roman" w:cs="Times New Roman"/>
          <w:b/>
          <w:color w:val="6F1515"/>
          <w:sz w:val="28"/>
          <w:szCs w:val="28"/>
        </w:rPr>
        <w:t>13.4. Solution Methodology</w:t>
      </w:r>
      <w:bookmarkEnd w:id="98"/>
      <w:bookmarkEnd w:id="99"/>
    </w:p>
    <w:p w14:paraId="6A4E4BD6" w14:textId="11100748"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p>
    <w:p w14:paraId="3997F9C6" w14:textId="77777777" w:rsidR="00F65430" w:rsidRDefault="00F65430" w:rsidP="00CF5C88">
      <w:pPr>
        <w:pStyle w:val="Caption"/>
        <w:rPr>
          <w:rFonts w:cs="Times New Roman"/>
          <w:color w:val="auto"/>
          <w:szCs w:val="24"/>
        </w:rPr>
      </w:pPr>
      <w:bookmarkStart w:id="100" w:name="_Toc117030545"/>
      <w:bookmarkStart w:id="101" w:name="_Toc117030586"/>
      <w:bookmarkStart w:id="102" w:name="_Toc117550684"/>
    </w:p>
    <w:p w14:paraId="780FB0F0" w14:textId="77777777" w:rsidR="00F65430" w:rsidRDefault="00F65430" w:rsidP="00CF5C88">
      <w:pPr>
        <w:pStyle w:val="Caption"/>
        <w:rPr>
          <w:rFonts w:cs="Times New Roman"/>
          <w:color w:val="auto"/>
          <w:szCs w:val="24"/>
        </w:rPr>
      </w:pPr>
    </w:p>
    <w:p w14:paraId="699FDB59" w14:textId="77777777" w:rsidR="00F65430" w:rsidRDefault="00F65430" w:rsidP="00CF5C88">
      <w:pPr>
        <w:pStyle w:val="Caption"/>
        <w:rPr>
          <w:rFonts w:cs="Times New Roman"/>
          <w:color w:val="auto"/>
          <w:szCs w:val="24"/>
        </w:rPr>
      </w:pPr>
    </w:p>
    <w:p w14:paraId="2FEE60E4" w14:textId="77777777" w:rsidR="00F65430" w:rsidRDefault="00F65430" w:rsidP="00CF5C88">
      <w:pPr>
        <w:pStyle w:val="Caption"/>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5000D953" w:rsidR="00CF5C88" w:rsidRPr="00343740" w:rsidRDefault="00CF5C88" w:rsidP="00CF5C88">
      <w:pPr>
        <w:pStyle w:val="Caption"/>
        <w:rPr>
          <w:rFonts w:cs="Times New Roman"/>
          <w:color w:val="auto"/>
          <w:szCs w:val="24"/>
        </w:rPr>
      </w:pPr>
      <w:r w:rsidRPr="00DD5924">
        <w:rPr>
          <w:rFonts w:cs="Times New Roman"/>
          <w:color w:val="auto"/>
          <w:szCs w:val="24"/>
        </w:rPr>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1F379A">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100"/>
      <w:bookmarkEnd w:id="101"/>
      <w:bookmarkEnd w:id="102"/>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103" w:name="_Toc117031222"/>
      <w:bookmarkStart w:id="104" w:name="_Toc117679950"/>
      <w:r w:rsidRPr="006B11E7">
        <w:rPr>
          <w:rFonts w:ascii="Times New Roman" w:hAnsi="Times New Roman" w:cs="Times New Roman"/>
          <w:b/>
          <w:color w:val="6F1515"/>
          <w:sz w:val="24"/>
          <w:szCs w:val="24"/>
        </w:rPr>
        <w:t xml:space="preserve">13.4.1 Data </w:t>
      </w:r>
      <w:bookmarkEnd w:id="103"/>
      <w:r w:rsidR="00C16C80">
        <w:rPr>
          <w:rFonts w:ascii="Times New Roman" w:hAnsi="Times New Roman" w:cs="Times New Roman"/>
          <w:b/>
          <w:color w:val="6F1515"/>
          <w:sz w:val="24"/>
          <w:szCs w:val="24"/>
        </w:rPr>
        <w:t>Collection</w:t>
      </w:r>
      <w:bookmarkEnd w:id="104"/>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105" w:name="_Toc117031223"/>
      <w:bookmarkStart w:id="106" w:name="_Toc117679951"/>
      <w:r w:rsidRPr="006B11E7">
        <w:rPr>
          <w:rFonts w:ascii="Times New Roman" w:hAnsi="Times New Roman" w:cs="Times New Roman"/>
          <w:b/>
          <w:color w:val="6F1515"/>
          <w:sz w:val="24"/>
          <w:szCs w:val="24"/>
        </w:rPr>
        <w:t xml:space="preserve">13.4.2. Data </w:t>
      </w:r>
      <w:bookmarkEnd w:id="105"/>
      <w:r w:rsidR="00C16C80">
        <w:rPr>
          <w:rFonts w:ascii="Times New Roman" w:hAnsi="Times New Roman" w:cs="Times New Roman"/>
          <w:b/>
          <w:color w:val="6F1515"/>
          <w:sz w:val="24"/>
          <w:szCs w:val="24"/>
        </w:rPr>
        <w:t>Pre-processing</w:t>
      </w:r>
      <w:bookmarkEnd w:id="106"/>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lastRenderedPageBreak/>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107" w:name="_Toc117031224"/>
      <w:bookmarkStart w:id="108" w:name="_Toc117679952"/>
      <w:r w:rsidRPr="006B11E7">
        <w:rPr>
          <w:rFonts w:ascii="Times New Roman" w:hAnsi="Times New Roman" w:cs="Times New Roman"/>
          <w:b/>
          <w:color w:val="6F1515"/>
          <w:sz w:val="24"/>
          <w:szCs w:val="24"/>
        </w:rPr>
        <w:t>13.4.3. Data Analysis</w:t>
      </w:r>
      <w:bookmarkEnd w:id="107"/>
      <w:bookmarkEnd w:id="108"/>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109" w:name="_Toc117031225"/>
      <w:bookmarkStart w:id="110" w:name="_Toc117679953"/>
      <w:r w:rsidRPr="006B11E7">
        <w:rPr>
          <w:rFonts w:ascii="Times New Roman" w:hAnsi="Times New Roman" w:cs="Times New Roman"/>
          <w:b/>
          <w:color w:val="6F1515"/>
          <w:sz w:val="24"/>
          <w:szCs w:val="24"/>
        </w:rPr>
        <w:t>13.4.4. Model Selection and Training</w:t>
      </w:r>
      <w:bookmarkEnd w:id="109"/>
      <w:bookmarkEnd w:id="110"/>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00D97036" w:rsidR="00F829CB" w:rsidRPr="006B11E7" w:rsidRDefault="00625E7D" w:rsidP="00F829C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p tier models currently available will be verified </w:t>
      </w:r>
      <w:r w:rsidR="008C09D6">
        <w:rPr>
          <w:rFonts w:ascii="Times New Roman" w:hAnsi="Times New Roman" w:cs="Times New Roman"/>
          <w:sz w:val="24"/>
          <w:szCs w:val="24"/>
        </w:rPr>
        <w:t>from</w:t>
      </w:r>
      <w:r>
        <w:rPr>
          <w:rFonts w:ascii="Times New Roman" w:hAnsi="Times New Roman" w:cs="Times New Roman"/>
          <w:sz w:val="24"/>
          <w:szCs w:val="24"/>
        </w:rPr>
        <w:t xml:space="preserve"> the hugging</w:t>
      </w:r>
      <w:r w:rsidR="008C09D6">
        <w:rPr>
          <w:rFonts w:ascii="Times New Roman" w:hAnsi="Times New Roman" w:cs="Times New Roman"/>
          <w:sz w:val="24"/>
          <w:szCs w:val="24"/>
        </w:rPr>
        <w:t xml:space="preserve"> </w:t>
      </w:r>
      <w:r>
        <w:rPr>
          <w:rFonts w:ascii="Times New Roman" w:hAnsi="Times New Roman" w:cs="Times New Roman"/>
          <w:sz w:val="24"/>
          <w:szCs w:val="24"/>
        </w:rPr>
        <w:t xml:space="preserve">face </w:t>
      </w:r>
      <w:r w:rsidR="008C09D6">
        <w:rPr>
          <w:rFonts w:ascii="Times New Roman" w:hAnsi="Times New Roman" w:cs="Times New Roman"/>
          <w:sz w:val="24"/>
          <w:szCs w:val="24"/>
        </w:rPr>
        <w:t>and be taken for hyperparameter tuning.</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111" w:name="_Toc117031226"/>
      <w:bookmarkStart w:id="112" w:name="_Toc117679954"/>
      <w:r w:rsidRPr="006B11E7">
        <w:rPr>
          <w:rFonts w:ascii="Times New Roman" w:hAnsi="Times New Roman" w:cs="Times New Roman"/>
          <w:b/>
          <w:color w:val="6F1515"/>
          <w:sz w:val="24"/>
          <w:szCs w:val="24"/>
        </w:rPr>
        <w:t>13.4.5. Model Evaluation and Deployment</w:t>
      </w:r>
      <w:bookmarkEnd w:id="111"/>
      <w:bookmarkEnd w:id="112"/>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47E22C21"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72852D0C" w14:textId="0D987422" w:rsidR="00F829CB" w:rsidRPr="006B11E7" w:rsidRDefault="00F829CB" w:rsidP="00E2595D">
      <w:pPr>
        <w:spacing w:line="360" w:lineRule="auto"/>
        <w:jc w:val="both"/>
        <w:rPr>
          <w:rFonts w:ascii="Times New Roman" w:hAnsi="Times New Roman" w:cs="Times New Roman"/>
          <w:sz w:val="24"/>
          <w:szCs w:val="24"/>
        </w:rPr>
        <w:sectPr w:rsidR="00F829CB" w:rsidRPr="006B11E7" w:rsidSect="00FF43C3">
          <w:headerReference w:type="default" r:id="rId19"/>
          <w:headerReference w:type="first" r:id="rId20"/>
          <w:footerReference w:type="first" r:id="rId21"/>
          <w:pgSz w:w="12240" w:h="15840"/>
          <w:pgMar w:top="1440" w:right="1440" w:bottom="1440" w:left="1440" w:header="720" w:footer="720" w:gutter="0"/>
          <w:pgNumType w:start="1"/>
          <w:cols w:space="720"/>
          <w:titlePg/>
          <w:docGrid w:linePitch="360"/>
        </w:sectPr>
      </w:pPr>
    </w:p>
    <w:p w14:paraId="3E3CA9F0" w14:textId="361ED24D" w:rsidR="00066FBE" w:rsidRPr="00DD5924" w:rsidRDefault="007E2CC9" w:rsidP="00DC1120">
      <w:pPr>
        <w:pStyle w:val="Heading1"/>
        <w:spacing w:line="360" w:lineRule="auto"/>
        <w:rPr>
          <w:rFonts w:cs="Times New Roman"/>
          <w:bCs/>
          <w:szCs w:val="32"/>
        </w:rPr>
      </w:pPr>
      <w:bookmarkStart w:id="113" w:name="_Toc117679955"/>
      <w:r w:rsidRPr="00DD5924">
        <w:rPr>
          <w:rFonts w:cs="Times New Roman"/>
          <w:bCs/>
          <w:szCs w:val="32"/>
        </w:rPr>
        <w:lastRenderedPageBreak/>
        <w:t>REFERENCES</w:t>
      </w:r>
      <w:bookmarkEnd w:id="113"/>
    </w:p>
    <w:bookmarkStart w:id="114" w:name="nakamotoref"/>
    <w:p w14:paraId="2E3FD57D" w14:textId="77777777" w:rsidR="00D657F3" w:rsidRPr="00B80A47" w:rsidRDefault="00B940C7"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begin"/>
      </w:r>
      <w:r w:rsidRPr="00B80A47">
        <w:rPr>
          <w:rFonts w:ascii="Times New Roman" w:hAnsi="Times New Roman" w:cs="Times New Roman"/>
          <w:sz w:val="24"/>
          <w:szCs w:val="24"/>
        </w:rPr>
        <w:instrText xml:space="preserve"> ADDIN ZOTERO_BIBL {"uncited":[],"omitted":[],"custom":[]} CSL_BIBLIOGRAPHY </w:instrText>
      </w:r>
      <w:r w:rsidRPr="00B80A47">
        <w:rPr>
          <w:rFonts w:ascii="Times New Roman" w:hAnsi="Times New Roman" w:cs="Times New Roman"/>
          <w:sz w:val="24"/>
          <w:szCs w:val="24"/>
        </w:rPr>
        <w:fldChar w:fldCharType="separate"/>
      </w:r>
      <w:r w:rsidR="00D657F3" w:rsidRPr="00B80A47">
        <w:rPr>
          <w:rFonts w:ascii="Times New Roman" w:hAnsi="Times New Roman" w:cs="Times New Roman"/>
          <w:sz w:val="24"/>
          <w:szCs w:val="24"/>
        </w:rPr>
        <w:t xml:space="preserve">Alsaqer, A.F. and Sasi, S. (2017). Movie review summarization and sentiment analysis using rapidminer. </w:t>
      </w:r>
      <w:r w:rsidR="00D657F3" w:rsidRPr="00B80A47">
        <w:rPr>
          <w:rFonts w:ascii="Times New Roman" w:hAnsi="Times New Roman" w:cs="Times New Roman"/>
          <w:i/>
          <w:iCs/>
          <w:sz w:val="24"/>
          <w:szCs w:val="24"/>
        </w:rPr>
        <w:t>2017 International Conference on Networks &amp; Advances in Computational Technologies (NetACT)</w:t>
      </w:r>
      <w:r w:rsidR="00D657F3" w:rsidRPr="00B80A47">
        <w:rPr>
          <w:rFonts w:ascii="Times New Roman" w:hAnsi="Times New Roman" w:cs="Times New Roman"/>
          <w:sz w:val="24"/>
          <w:szCs w:val="24"/>
        </w:rPr>
        <w:t>. July 2017. Thiruvanthapuram, India: IEEE, 329–335. Available from https://doi.org/10.1109/NETACT.2017.8076790 [Accessed 10 October 2022].</w:t>
      </w:r>
    </w:p>
    <w:p w14:paraId="61EDF3A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Boorugu, R., Ramesh, G. and Madhavi, K. (2019). Summarizing Product Reviews Using Nlp Based Text Summarization. </w:t>
      </w:r>
      <w:r w:rsidRPr="00B80A47">
        <w:rPr>
          <w:rFonts w:ascii="Times New Roman" w:hAnsi="Times New Roman" w:cs="Times New Roman"/>
          <w:i/>
          <w:iCs/>
          <w:sz w:val="24"/>
          <w:szCs w:val="24"/>
        </w:rPr>
        <w:t>International Journal of Scientific &amp; Technology Research Volume</w:t>
      </w:r>
      <w:r w:rsidRPr="00B80A47">
        <w:rPr>
          <w:rFonts w:ascii="Times New Roman" w:hAnsi="Times New Roman" w:cs="Times New Roman"/>
          <w:sz w:val="24"/>
          <w:szCs w:val="24"/>
        </w:rPr>
        <w:t>, 8 (10), 1127–1133.</w:t>
      </w:r>
    </w:p>
    <w:p w14:paraId="00A82B7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ashtipour, K. et al. (2021). Sentiment Analysis of Persian Movie Reviews Using Deep Learning. </w:t>
      </w:r>
      <w:r w:rsidRPr="00B80A47">
        <w:rPr>
          <w:rFonts w:ascii="Times New Roman" w:hAnsi="Times New Roman" w:cs="Times New Roman"/>
          <w:i/>
          <w:iCs/>
          <w:sz w:val="24"/>
          <w:szCs w:val="24"/>
        </w:rPr>
        <w:t>Entropy</w:t>
      </w:r>
      <w:r w:rsidRPr="00B80A47">
        <w:rPr>
          <w:rFonts w:ascii="Times New Roman" w:hAnsi="Times New Roman" w:cs="Times New Roman"/>
          <w:sz w:val="24"/>
          <w:szCs w:val="24"/>
        </w:rPr>
        <w:t>, 23 (5), 596. Available from https://doi.org/10.3390/e23050596.</w:t>
      </w:r>
    </w:p>
    <w:p w14:paraId="4E97AAF3"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evi, A. and Pavithra, K. (2022). Machine Learning: Life Cycle and its Techniques. </w:t>
      </w:r>
      <w:r w:rsidRPr="00B80A47">
        <w:rPr>
          <w:rFonts w:ascii="Times New Roman" w:hAnsi="Times New Roman" w:cs="Times New Roman"/>
          <w:i/>
          <w:iCs/>
          <w:sz w:val="24"/>
          <w:szCs w:val="24"/>
        </w:rPr>
        <w:t>SSRN Electronic Journal</w:t>
      </w:r>
      <w:r w:rsidRPr="00B80A47">
        <w:rPr>
          <w:rFonts w:ascii="Times New Roman" w:hAnsi="Times New Roman" w:cs="Times New Roman"/>
          <w:sz w:val="24"/>
          <w:szCs w:val="24"/>
        </w:rPr>
        <w:t>. Available from https://doi.org/10.2139/ssrn.4140255 [Accessed 25 October 2022].</w:t>
      </w:r>
    </w:p>
    <w:p w14:paraId="2B8613C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Etemad, A.G., Abidi, A.I. and Chhabra, M. (2021). A Review on Abstractive Text Summarization Using Deep Learning. </w:t>
      </w:r>
      <w:r w:rsidRPr="00B80A47">
        <w:rPr>
          <w:rFonts w:ascii="Times New Roman" w:hAnsi="Times New Roman" w:cs="Times New Roman"/>
          <w:i/>
          <w:iCs/>
          <w:sz w:val="24"/>
          <w:szCs w:val="24"/>
        </w:rPr>
        <w:t>2021 9th International Conference on Reliability, Infocom Technologies and Optimization (Trends and Future Directions) (ICRITO)</w:t>
      </w:r>
      <w:r w:rsidRPr="00B80A47">
        <w:rPr>
          <w:rFonts w:ascii="Times New Roman" w:hAnsi="Times New Roman" w:cs="Times New Roman"/>
          <w:sz w:val="24"/>
          <w:szCs w:val="24"/>
        </w:rPr>
        <w:t>. 3 September 2021. Noida, India: IEEE, 1–6. Available from https://doi.org/10.1109/ICRITO51393.2021.9596500 [Accessed 10 October 2022].</w:t>
      </w:r>
    </w:p>
    <w:p w14:paraId="51B0B27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Gupta, A. et al. (2021). Automated News Summarization Using Transformers. </w:t>
      </w:r>
      <w:r w:rsidRPr="00B80A47">
        <w:rPr>
          <w:rFonts w:ascii="Times New Roman" w:hAnsi="Times New Roman" w:cs="Times New Roman"/>
          <w:i/>
          <w:iCs/>
          <w:sz w:val="24"/>
          <w:szCs w:val="24"/>
        </w:rPr>
        <w:t>ArXiv</w:t>
      </w:r>
      <w:r w:rsidRPr="00B80A47">
        <w:rPr>
          <w:rFonts w:ascii="Times New Roman" w:hAnsi="Times New Roman" w:cs="Times New Roman"/>
          <w:sz w:val="24"/>
          <w:szCs w:val="24"/>
        </w:rPr>
        <w:t>, abs/2108.01064.</w:t>
      </w:r>
    </w:p>
    <w:p w14:paraId="02BC94B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B80A47">
        <w:rPr>
          <w:rFonts w:ascii="Times New Roman" w:hAnsi="Times New Roman" w:cs="Times New Roman"/>
          <w:i/>
          <w:iCs/>
          <w:sz w:val="24"/>
          <w:szCs w:val="24"/>
        </w:rPr>
        <w:t>2022 International Conference on Computing, Communication, Security and Intelligent Systems (IC3SIS)</w:t>
      </w:r>
      <w:r w:rsidRPr="00B80A47">
        <w:rPr>
          <w:rFonts w:ascii="Times New Roman" w:hAnsi="Times New Roman" w:cs="Times New Roman"/>
          <w:sz w:val="24"/>
          <w:szCs w:val="24"/>
        </w:rPr>
        <w:t>. 23 June 2022. Kochi, India: IEEE, 1–5. Available from https://doi.org/10.1109/IC3SIS54991.2022.9885695 [Accessed 24 October 2022].</w:t>
      </w:r>
    </w:p>
    <w:p w14:paraId="17A3185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Khan, A., Gul, M.A., Zareei, M., et al. (2020). Movie Review Summarization Using Supervised Learning and Graph-Based Ranking Algorithm. </w:t>
      </w:r>
      <w:r w:rsidRPr="00B80A47">
        <w:rPr>
          <w:rFonts w:ascii="Times New Roman" w:hAnsi="Times New Roman" w:cs="Times New Roman"/>
          <w:i/>
          <w:iCs/>
          <w:sz w:val="24"/>
          <w:szCs w:val="24"/>
        </w:rPr>
        <w:t>Computational Intelligence and Neuroscience</w:t>
      </w:r>
      <w:r w:rsidRPr="00B80A47">
        <w:rPr>
          <w:rFonts w:ascii="Times New Roman" w:hAnsi="Times New Roman" w:cs="Times New Roman"/>
          <w:sz w:val="24"/>
          <w:szCs w:val="24"/>
        </w:rPr>
        <w:t>, 2020, 7526580. Available from https://doi.org/10.1155/2020/7526580.</w:t>
      </w:r>
    </w:p>
    <w:p w14:paraId="66EA6B5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han, A., Gul, M.A., Uddin, M.I., et al. (2020). Summarizing Online Movie Reviews: A Machine Learning Approach to Big Data Analytics. </w:t>
      </w:r>
      <w:r w:rsidRPr="00B80A47">
        <w:rPr>
          <w:rFonts w:ascii="Times New Roman" w:hAnsi="Times New Roman" w:cs="Times New Roman"/>
          <w:i/>
          <w:iCs/>
          <w:sz w:val="24"/>
          <w:szCs w:val="24"/>
        </w:rPr>
        <w:t>Scientific Programming</w:t>
      </w:r>
      <w:r w:rsidRPr="00B80A47">
        <w:rPr>
          <w:rFonts w:ascii="Times New Roman" w:hAnsi="Times New Roman" w:cs="Times New Roman"/>
          <w:sz w:val="24"/>
          <w:szCs w:val="24"/>
        </w:rPr>
        <w:t>, 2020, 1–13. Available from https://doi.org/10.1155/2020/5812715.</w:t>
      </w:r>
    </w:p>
    <w:p w14:paraId="4A260636"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B80A47">
        <w:rPr>
          <w:rFonts w:ascii="Times New Roman" w:hAnsi="Times New Roman" w:cs="Times New Roman"/>
          <w:i/>
          <w:iCs/>
          <w:sz w:val="24"/>
          <w:szCs w:val="24"/>
        </w:rPr>
        <w:t>Proceedings of the 57th Annual Meeting of the Association for Computational Linguistics</w:t>
      </w:r>
      <w:r w:rsidRPr="00B80A47">
        <w:rPr>
          <w:rFonts w:ascii="Times New Roman" w:hAnsi="Times New Roman" w:cs="Times New Roman"/>
          <w:sz w:val="24"/>
          <w:szCs w:val="24"/>
        </w:rPr>
        <w:t>. 2019. Florence, Italy: Association for Computational Linguistics, 5082–5092. Available from https://doi.org/10.18653/v1/P19-1501 [Accessed 24 October 2022].</w:t>
      </w:r>
    </w:p>
    <w:p w14:paraId="2FC91245"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n, C.-Y. (2004). ROUGE: A Package for Automatic Evaluation of Summaries. 8.</w:t>
      </w:r>
    </w:p>
    <w:p w14:paraId="4FCEB3F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7D9D3FB"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 M. and Mehla, S. (2019). Sentiment Analysis of Movie Reviews using Machine Learning Classifiers. </w:t>
      </w:r>
      <w:r w:rsidRPr="00B80A47">
        <w:rPr>
          <w:rFonts w:ascii="Times New Roman" w:hAnsi="Times New Roman" w:cs="Times New Roman"/>
          <w:i/>
          <w:iCs/>
          <w:sz w:val="24"/>
          <w:szCs w:val="24"/>
        </w:rPr>
        <w:t>International Journal of Computer Applications</w:t>
      </w:r>
      <w:r w:rsidRPr="00B80A47">
        <w:rPr>
          <w:rFonts w:ascii="Times New Roman" w:hAnsi="Times New Roman" w:cs="Times New Roman"/>
          <w:sz w:val="24"/>
          <w:szCs w:val="24"/>
        </w:rPr>
        <w:t>, 182 (50), 25–28. Available from https://doi.org/10.5120/ijca2019918756.</w:t>
      </w:r>
    </w:p>
    <w:p w14:paraId="0AA61D3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ahajan, R. et al. (2021). Text Summarization Using Deep Learning. </w:t>
      </w:r>
      <w:r w:rsidRPr="00B80A47">
        <w:rPr>
          <w:rFonts w:ascii="Times New Roman" w:hAnsi="Times New Roman" w:cs="Times New Roman"/>
          <w:i/>
          <w:iCs/>
          <w:sz w:val="24"/>
          <w:szCs w:val="24"/>
        </w:rPr>
        <w:t>International Research Journal of Engineering and Technology (IRJET)</w:t>
      </w:r>
      <w:r w:rsidRPr="00B80A47">
        <w:rPr>
          <w:rFonts w:ascii="Times New Roman" w:hAnsi="Times New Roman" w:cs="Times New Roman"/>
          <w:sz w:val="24"/>
          <w:szCs w:val="24"/>
        </w:rPr>
        <w:t>, 08 (05th May 2021), 1737–1740.</w:t>
      </w:r>
    </w:p>
    <w:p w14:paraId="21BAFF47"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ukherjee, R. et al. (2020). Read what you need: Controllable Aspect-based Opinion Summarization of Tourist Reviews. </w:t>
      </w:r>
      <w:r w:rsidRPr="00B80A47">
        <w:rPr>
          <w:rFonts w:ascii="Times New Roman" w:hAnsi="Times New Roman" w:cs="Times New Roman"/>
          <w:i/>
          <w:iCs/>
          <w:sz w:val="24"/>
          <w:szCs w:val="24"/>
        </w:rPr>
        <w:t>Proceedings of the 43rd International ACM SIGIR Conference on Research and Development in Information Retrieval</w:t>
      </w:r>
      <w:r w:rsidRPr="00B80A47">
        <w:rPr>
          <w:rFonts w:ascii="Times New Roman" w:hAnsi="Times New Roman" w:cs="Times New Roman"/>
          <w:sz w:val="24"/>
          <w:szCs w:val="24"/>
        </w:rPr>
        <w:t>. 25 July 2020. 1825–1828. Available from https://doi.org/10.1145/3397271.3401269 [Accessed 10 October 2022].</w:t>
      </w:r>
    </w:p>
    <w:p w14:paraId="1DE000C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aunders, M.N.K., Lewis, P. and Thornhill, A. (2007). </w:t>
      </w:r>
      <w:r w:rsidRPr="00B80A47">
        <w:rPr>
          <w:rFonts w:ascii="Times New Roman" w:hAnsi="Times New Roman" w:cs="Times New Roman"/>
          <w:i/>
          <w:iCs/>
          <w:sz w:val="24"/>
          <w:szCs w:val="24"/>
        </w:rPr>
        <w:t>Research methods for business students</w:t>
      </w:r>
      <w:r w:rsidRPr="00B80A47">
        <w:rPr>
          <w:rFonts w:ascii="Times New Roman" w:hAnsi="Times New Roman" w:cs="Times New Roman"/>
          <w:sz w:val="24"/>
          <w:szCs w:val="24"/>
        </w:rPr>
        <w:t>, 4th ed. Harlow, England ; New York: Financial Times/Prentice Hall.</w:t>
      </w:r>
    </w:p>
    <w:p w14:paraId="358B0F7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Steinberger, J. and Jezek, K. (2009). Evaluation Measures for Text Summarization. </w:t>
      </w:r>
      <w:r w:rsidRPr="00B80A47">
        <w:rPr>
          <w:rFonts w:ascii="Times New Roman" w:hAnsi="Times New Roman" w:cs="Times New Roman"/>
          <w:i/>
          <w:iCs/>
          <w:sz w:val="24"/>
          <w:szCs w:val="24"/>
        </w:rPr>
        <w:t>Comput. Informatics</w:t>
      </w:r>
      <w:r w:rsidRPr="00B80A47">
        <w:rPr>
          <w:rFonts w:ascii="Times New Roman" w:hAnsi="Times New Roman" w:cs="Times New Roman"/>
          <w:sz w:val="24"/>
          <w:szCs w:val="24"/>
        </w:rPr>
        <w:t>, 28 (2), 251–275.</w:t>
      </w:r>
    </w:p>
    <w:p w14:paraId="32DDFA8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uresh, H. and Guttag, J.V. (2021). A Framework for Understanding Sources of Harm throughout the Machine Learning Life Cycle. </w:t>
      </w:r>
      <w:r w:rsidRPr="00B80A47">
        <w:rPr>
          <w:rFonts w:ascii="Times New Roman" w:hAnsi="Times New Roman" w:cs="Times New Roman"/>
          <w:i/>
          <w:iCs/>
          <w:sz w:val="24"/>
          <w:szCs w:val="24"/>
        </w:rPr>
        <w:t>Equity and Access in Algorithms, Mechanisms, and Optimization</w:t>
      </w:r>
      <w:r w:rsidRPr="00B80A47">
        <w:rPr>
          <w:rFonts w:ascii="Times New Roman" w:hAnsi="Times New Roman" w:cs="Times New Roman"/>
          <w:sz w:val="24"/>
          <w:szCs w:val="24"/>
        </w:rPr>
        <w:t>. 5 October 2021. 1–9. Available from https://doi.org/10.1145/3465416.3483305 [Accessed 25 October 2022].</w:t>
      </w:r>
    </w:p>
    <w:p w14:paraId="08E14898"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Wolf, T. et al. (2020). Transformers: State-of-the-Art Natural Language Processing. </w:t>
      </w:r>
      <w:r w:rsidRPr="00B80A47">
        <w:rPr>
          <w:rFonts w:ascii="Times New Roman" w:hAnsi="Times New Roman" w:cs="Times New Roman"/>
          <w:i/>
          <w:iCs/>
          <w:sz w:val="24"/>
          <w:szCs w:val="24"/>
        </w:rPr>
        <w:t>Proceedings of the 2020 Conference on Empirical Methods in Natural Language Processing: System Demonstrations</w:t>
      </w:r>
      <w:r w:rsidRPr="00B80A47">
        <w:rPr>
          <w:rFonts w:ascii="Times New Roman" w:hAnsi="Times New Roman" w:cs="Times New Roman"/>
          <w:sz w:val="24"/>
          <w:szCs w:val="24"/>
        </w:rPr>
        <w:t>. 2020. Online: Association for Computational Linguistics, 38–45. Available from https://doi.org/10.18653/v1/2020.emnlp-demos.6 [Accessed 10 October 2022].</w:t>
      </w:r>
    </w:p>
    <w:p w14:paraId="45AA952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7F0D66B" w:rsidR="005964EA" w:rsidRPr="00B940C7" w:rsidRDefault="00B940C7" w:rsidP="00B80A47">
      <w:pPr>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end"/>
      </w:r>
    </w:p>
    <w:bookmarkEnd w:id="114"/>
    <w:p w14:paraId="3282F374" w14:textId="04C972C1" w:rsidR="00E14EA0" w:rsidRPr="00B940C7" w:rsidRDefault="00E14EA0" w:rsidP="00B80A47">
      <w:pPr>
        <w:spacing w:line="360" w:lineRule="auto"/>
        <w:jc w:val="both"/>
        <w:rPr>
          <w:rFonts w:ascii="Times New Roman" w:hAnsi="Times New Roman" w:cs="Times New Roman"/>
          <w:sz w:val="24"/>
          <w:szCs w:val="24"/>
        </w:rPr>
      </w:pPr>
    </w:p>
    <w:p w14:paraId="3F4408B1" w14:textId="0DE0A11F" w:rsidR="008D1157" w:rsidRPr="006B11E7" w:rsidRDefault="008D1157" w:rsidP="00B80A47">
      <w:pPr>
        <w:spacing w:line="360" w:lineRule="auto"/>
        <w:jc w:val="both"/>
        <w:rPr>
          <w:rFonts w:ascii="Times New Roman" w:hAnsi="Times New Roman" w:cs="Times New Roman"/>
        </w:rPr>
      </w:pPr>
    </w:p>
    <w:p w14:paraId="7D91CB8B" w14:textId="77777777" w:rsidR="008D1157" w:rsidRPr="006B11E7" w:rsidRDefault="008D1157" w:rsidP="00B80A47">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azhim kalam" w:date="2022-11-03T11:09:00Z" w:initials="Nk">
    <w:p w14:paraId="46A47B70" w14:textId="35B11427" w:rsidR="006C44F1" w:rsidRDefault="006C44F1">
      <w:pPr>
        <w:pStyle w:val="CommentText"/>
      </w:pPr>
      <w:r>
        <w:rPr>
          <w:rStyle w:val="CommentReference"/>
        </w:rPr>
        <w:annotationRef/>
      </w:r>
      <w:r>
        <w:t>Recheck the acronym formatting and the definitions</w:t>
      </w:r>
    </w:p>
  </w:comment>
  <w:comment w:id="3" w:author="Nazhim kalam" w:date="2022-11-04T10:45:00Z" w:initials="Nk">
    <w:p w14:paraId="32A9A137" w14:textId="1761C110" w:rsidR="00F10C1A" w:rsidRDefault="00F10C1A">
      <w:pPr>
        <w:pStyle w:val="CommentText"/>
      </w:pPr>
      <w:r>
        <w:rPr>
          <w:rStyle w:val="CommentReference"/>
        </w:rPr>
        <w:annotationRef/>
      </w:r>
      <w:r>
        <w:t>Done</w:t>
      </w:r>
    </w:p>
  </w:comment>
  <w:comment w:id="7" w:author="Nazhim kalam" w:date="2022-11-04T11:08:00Z" w:initials="Nk">
    <w:p w14:paraId="50DDEDCA" w14:textId="77777777" w:rsidR="006252CA" w:rsidRDefault="006252CA">
      <w:pPr>
        <w:pStyle w:val="CommentText"/>
      </w:pPr>
      <w:r>
        <w:rPr>
          <w:rStyle w:val="CommentReference"/>
        </w:rPr>
        <w:annotationRef/>
      </w:r>
      <w:r>
        <w:t>After resolving all the comments, make sure throughout the document you have made use of bold + italic stylings</w:t>
      </w:r>
    </w:p>
    <w:p w14:paraId="07B769B9" w14:textId="77777777" w:rsidR="007F16A6" w:rsidRDefault="007F16A6">
      <w:pPr>
        <w:pStyle w:val="CommentText"/>
      </w:pPr>
    </w:p>
    <w:p w14:paraId="27BB7F50" w14:textId="7823A56B" w:rsidR="007F16A6" w:rsidRDefault="007F16A6">
      <w:pPr>
        <w:pStyle w:val="CommentText"/>
      </w:pPr>
      <w:r>
        <w:t>Also check if Generalization is included everywhere with in the report</w:t>
      </w:r>
    </w:p>
  </w:comment>
  <w:comment w:id="30" w:author="Nazhim kalam" w:date="2022-11-03T12:16:00Z" w:initials="Nk">
    <w:p w14:paraId="01A6927A" w14:textId="023DDC7A" w:rsidR="0071343F" w:rsidRDefault="0071343F">
      <w:pPr>
        <w:pStyle w:val="CommentText"/>
      </w:pPr>
      <w:r>
        <w:rPr>
          <w:rStyle w:val="CommentReference"/>
        </w:rPr>
        <w:annotationRef/>
      </w:r>
      <w:r>
        <w:t>Check if you have added GENERALIZATION</w:t>
      </w:r>
    </w:p>
  </w:comment>
  <w:comment w:id="35" w:author="Nazhim kalam" w:date="2022-11-04T11:31:00Z" w:initials="Nk">
    <w:p w14:paraId="30236C57" w14:textId="77777777" w:rsidR="0052472F" w:rsidRDefault="0052472F">
      <w:pPr>
        <w:pStyle w:val="CommentText"/>
      </w:pPr>
      <w:r>
        <w:rPr>
          <w:rStyle w:val="CommentReference"/>
        </w:rPr>
        <w:annotationRef/>
      </w:r>
      <w:r>
        <w:t>Check if you made use of generalization</w:t>
      </w:r>
    </w:p>
    <w:p w14:paraId="249B7266" w14:textId="26128921" w:rsidR="0052472F" w:rsidRDefault="0052472F">
      <w:pPr>
        <w:pStyle w:val="CommentText"/>
      </w:pPr>
    </w:p>
  </w:comment>
  <w:comment w:id="42" w:author="Nazhim kalam" w:date="2022-11-03T12:29:00Z" w:initials="Nk">
    <w:p w14:paraId="53A5E44D" w14:textId="242D8491" w:rsidR="00070D90" w:rsidRDefault="00070D90">
      <w:pPr>
        <w:pStyle w:val="CommentText"/>
      </w:pPr>
      <w:r>
        <w:rPr>
          <w:rStyle w:val="CommentReference"/>
        </w:rPr>
        <w:annotationRef/>
      </w:r>
      <w:r>
        <w:t>Objectives have to follow the SMART format + we will be using the RESEARCH OBJECTIVE to create the GANTT CHART</w:t>
      </w:r>
    </w:p>
  </w:comment>
  <w:comment w:id="44" w:author="Nazhim kalam" w:date="2022-11-03T11:29:00Z" w:initials="Nk">
    <w:p w14:paraId="43025A75" w14:textId="7A5EA814" w:rsidR="00F64F69" w:rsidRDefault="00F64F69">
      <w:pPr>
        <w:pStyle w:val="CommentText"/>
      </w:pPr>
      <w:r>
        <w:rPr>
          <w:rStyle w:val="CommentReference"/>
        </w:rPr>
        <w:annotationRef/>
      </w:r>
      <w:r>
        <w:t>SLEP issues, refer dinukas thesis</w:t>
      </w:r>
    </w:p>
  </w:comment>
  <w:comment w:id="45" w:author="Nazhim kalam" w:date="2022-11-03T12:17:00Z" w:initials="Nk">
    <w:p w14:paraId="1A3FE746" w14:textId="3D533687" w:rsidR="0071343F" w:rsidRDefault="0071343F">
      <w:pPr>
        <w:pStyle w:val="CommentText"/>
      </w:pPr>
      <w:r>
        <w:rPr>
          <w:rStyle w:val="CommentReference"/>
        </w:rPr>
        <w:annotationRef/>
      </w:r>
      <w:r>
        <w:t>Check on the LO2 and LO6 coverage, please refer dinukas thesis report for this</w:t>
      </w:r>
    </w:p>
  </w:comment>
  <w:comment w:id="50" w:author="Nazhim kalam" w:date="2022-11-03T12:18:00Z" w:initials="Nk">
    <w:p w14:paraId="3C5F9F54" w14:textId="225C9F25" w:rsidR="0071343F" w:rsidRDefault="0071343F">
      <w:pPr>
        <w:pStyle w:val="CommentText"/>
      </w:pPr>
      <w:r>
        <w:rPr>
          <w:rStyle w:val="CommentReference"/>
        </w:rPr>
        <w:annotationRef/>
      </w:r>
      <w:r>
        <w:t>Add the generalization new part into the In-Scope</w:t>
      </w:r>
    </w:p>
  </w:comment>
  <w:comment w:id="58" w:author="Nazhim kalam" w:date="2022-11-03T12:00:00Z" w:initials="Nk">
    <w:p w14:paraId="1DC8C98D" w14:textId="1C784353" w:rsidR="002A74E4" w:rsidRDefault="002A74E4">
      <w:pPr>
        <w:pStyle w:val="CommentText"/>
      </w:pPr>
      <w:r>
        <w:rPr>
          <w:rStyle w:val="CommentReference"/>
        </w:rPr>
        <w:annotationRef/>
      </w:r>
      <w:r>
        <w:t>Update this diagram and remove the text to make it more readable</w:t>
      </w:r>
    </w:p>
  </w:comment>
  <w:comment w:id="69" w:author="Nazhim kalam" w:date="2022-11-03T12:21:00Z" w:initials="Nk">
    <w:p w14:paraId="565211F3" w14:textId="09223EEA" w:rsidR="0071343F" w:rsidRDefault="0071343F">
      <w:pPr>
        <w:pStyle w:val="CommentText"/>
      </w:pPr>
      <w:r>
        <w:rPr>
          <w:rStyle w:val="CommentReference"/>
        </w:rPr>
        <w:annotationRef/>
      </w:r>
      <w:r w:rsidR="00070D90">
        <w:t>Since you have used Kanban boards check with Agile</w:t>
      </w:r>
    </w:p>
  </w:comment>
  <w:comment w:id="70" w:author="Nazhim kalam" w:date="2022-11-04T16:42:00Z" w:initials="Nk">
    <w:p w14:paraId="042E66DC" w14:textId="51AD77C0" w:rsidR="003001F8" w:rsidRDefault="003001F8">
      <w:pPr>
        <w:pStyle w:val="CommentText"/>
      </w:pPr>
      <w:r>
        <w:rPr>
          <w:rStyle w:val="CommentReference"/>
        </w:rPr>
        <w:annotationRef/>
      </w:r>
      <w:r>
        <w:t>Kanban is a method of Aglie</w:t>
      </w:r>
    </w:p>
  </w:comment>
  <w:comment w:id="77" w:author="Nazhim kalam" w:date="2022-11-03T12:24:00Z" w:initials="Nk">
    <w:p w14:paraId="01D43BA7" w14:textId="175B47E3" w:rsidR="00070D90" w:rsidRDefault="00070D90">
      <w:pPr>
        <w:pStyle w:val="CommentText"/>
      </w:pPr>
      <w:r>
        <w:rPr>
          <w:rStyle w:val="CommentReference"/>
        </w:rPr>
        <w:annotationRef/>
      </w:r>
      <w:r>
        <w:t>Check on this with Dinukas Thesis</w:t>
      </w:r>
    </w:p>
  </w:comment>
  <w:comment w:id="78" w:author="Nazhim kalam" w:date="2022-11-04T16:43:00Z" w:initials="Nk">
    <w:p w14:paraId="67EADB27" w14:textId="22D64E60" w:rsidR="003E5F89" w:rsidRDefault="003E5F89">
      <w:pPr>
        <w:pStyle w:val="CommentText"/>
      </w:pPr>
      <w:r>
        <w:rPr>
          <w:rStyle w:val="CommentReference"/>
        </w:rPr>
        <w:annotationRef/>
      </w:r>
      <w:r>
        <w:t>Seems good to go</w:t>
      </w:r>
    </w:p>
  </w:comment>
  <w:comment w:id="81" w:author="Nazhim kalam" w:date="2022-11-03T12:24:00Z" w:initials="Nk">
    <w:p w14:paraId="23E17DEC" w14:textId="6329BF89" w:rsidR="00070D90" w:rsidRDefault="00070D90">
      <w:pPr>
        <w:pStyle w:val="CommentText"/>
      </w:pPr>
      <w:r>
        <w:rPr>
          <w:rStyle w:val="CommentReference"/>
        </w:rPr>
        <w:annotationRef/>
      </w:r>
      <w:r>
        <w:t>Check on this content again with Dinuka’s Thesis</w:t>
      </w:r>
    </w:p>
  </w:comment>
  <w:comment w:id="82" w:author="Nazhim kalam" w:date="2022-11-04T16:45:00Z" w:initials="Nk">
    <w:p w14:paraId="12897139" w14:textId="7A1A88BB" w:rsidR="003E5F89" w:rsidRDefault="003E5F89">
      <w:pPr>
        <w:pStyle w:val="CommentText"/>
      </w:pPr>
      <w:r>
        <w:rPr>
          <w:rStyle w:val="CommentReference"/>
        </w:rPr>
        <w:annotationRef/>
      </w:r>
      <w:r>
        <w:t>Looks Alright</w:t>
      </w:r>
    </w:p>
  </w:comment>
  <w:comment w:id="88" w:author="Nazhim kalam" w:date="2022-11-03T12:01:00Z" w:initials="Nk">
    <w:p w14:paraId="30A482C9" w14:textId="467720A9" w:rsidR="00997D1E" w:rsidRDefault="00997D1E">
      <w:pPr>
        <w:pStyle w:val="CommentText"/>
      </w:pPr>
      <w:r>
        <w:rPr>
          <w:rStyle w:val="CommentReference"/>
        </w:rPr>
        <w:annotationRef/>
      </w:r>
      <w:r>
        <w:t xml:space="preserve">Update the Gantt Chart and make the LR line longer </w:t>
      </w:r>
    </w:p>
  </w:comment>
  <w:comment w:id="96" w:author="Nazhim kalam" w:date="2022-11-03T12:02:00Z" w:initials="Nk">
    <w:p w14:paraId="632CD0E7" w14:textId="39F5F936" w:rsidR="00997D1E" w:rsidRDefault="00997D1E">
      <w:pPr>
        <w:pStyle w:val="CommentText"/>
      </w:pPr>
      <w:r>
        <w:rPr>
          <w:rStyle w:val="CommentReference"/>
        </w:rPr>
        <w:annotationRef/>
      </w:r>
      <w:r>
        <w:t>Increase the Magnitude and the frequency of the risk and order them based on the magnitude</w:t>
      </w:r>
    </w:p>
  </w:comment>
  <w:comment w:id="97" w:author="Nazhim kalam" w:date="2022-11-04T17:46:00Z" w:initials="Nk">
    <w:p w14:paraId="25BB0B22" w14:textId="0A80CF17" w:rsidR="00885B72" w:rsidRDefault="00885B72">
      <w:pPr>
        <w:pStyle w:val="CommentText"/>
      </w:pPr>
      <w:r>
        <w:rPr>
          <w:rStyle w:val="CommentReference"/>
        </w:rPr>
        <w:annotationRef/>
      </w:r>
      <w:r>
        <w:t>Done the row sor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47B70" w15:done="1"/>
  <w15:commentEx w15:paraId="32A9A137" w15:paraIdParent="46A47B70" w15:done="1"/>
  <w15:commentEx w15:paraId="27BB7F50" w15:done="0"/>
  <w15:commentEx w15:paraId="01A6927A" w15:done="1"/>
  <w15:commentEx w15:paraId="249B7266" w15:done="1"/>
  <w15:commentEx w15:paraId="53A5E44D" w15:done="0"/>
  <w15:commentEx w15:paraId="43025A75" w15:done="0"/>
  <w15:commentEx w15:paraId="1A3FE746" w15:done="0"/>
  <w15:commentEx w15:paraId="3C5F9F54" w15:done="1"/>
  <w15:commentEx w15:paraId="1DC8C98D" w15:done="1"/>
  <w15:commentEx w15:paraId="565211F3" w15:done="1"/>
  <w15:commentEx w15:paraId="042E66DC" w15:paraIdParent="565211F3" w15:done="1"/>
  <w15:commentEx w15:paraId="01D43BA7" w15:done="1"/>
  <w15:commentEx w15:paraId="67EADB27" w15:paraIdParent="01D43BA7" w15:done="1"/>
  <w15:commentEx w15:paraId="23E17DEC" w15:done="1"/>
  <w15:commentEx w15:paraId="12897139" w15:paraIdParent="23E17DEC" w15:done="1"/>
  <w15:commentEx w15:paraId="30A482C9" w15:done="1"/>
  <w15:commentEx w15:paraId="632CD0E7" w15:done="1"/>
  <w15:commentEx w15:paraId="25BB0B22" w15:paraIdParent="632CD0E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47B70" w16cid:durableId="270E1FF0"/>
  <w16cid:commentId w16cid:paraId="32A9A137" w16cid:durableId="270F6BB3"/>
  <w16cid:commentId w16cid:paraId="27BB7F50" w16cid:durableId="270F7125"/>
  <w16cid:commentId w16cid:paraId="01A6927A" w16cid:durableId="270E2F97"/>
  <w16cid:commentId w16cid:paraId="249B7266" w16cid:durableId="270F76A8"/>
  <w16cid:commentId w16cid:paraId="53A5E44D" w16cid:durableId="270E32C3"/>
  <w16cid:commentId w16cid:paraId="43025A75" w16cid:durableId="270E24AB"/>
  <w16cid:commentId w16cid:paraId="1A3FE746" w16cid:durableId="270E2FC3"/>
  <w16cid:commentId w16cid:paraId="3C5F9F54" w16cid:durableId="270E2FF9"/>
  <w16cid:commentId w16cid:paraId="565211F3" w16cid:durableId="270E30AD"/>
  <w16cid:commentId w16cid:paraId="042E66DC" w16cid:durableId="270FBF79"/>
  <w16cid:commentId w16cid:paraId="01D43BA7" w16cid:durableId="270E3181"/>
  <w16cid:commentId w16cid:paraId="67EADB27" w16cid:durableId="270FBFCA"/>
  <w16cid:commentId w16cid:paraId="23E17DEC" w16cid:durableId="270E3197"/>
  <w16cid:commentId w16cid:paraId="12897139" w16cid:durableId="270FC01D"/>
  <w16cid:commentId w16cid:paraId="632CD0E7" w16cid:durableId="270E2C3F"/>
  <w16cid:commentId w16cid:paraId="25BB0B22" w16cid:durableId="270FCE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5ADA4" w14:textId="77777777" w:rsidR="00981976" w:rsidRDefault="00981976" w:rsidP="00BD4347">
      <w:pPr>
        <w:spacing w:after="0" w:line="240" w:lineRule="auto"/>
      </w:pPr>
      <w:r>
        <w:separator/>
      </w:r>
    </w:p>
  </w:endnote>
  <w:endnote w:type="continuationSeparator" w:id="0">
    <w:p w14:paraId="2DA51505" w14:textId="77777777" w:rsidR="00981976" w:rsidRDefault="00981976"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6C44F1" w:rsidRPr="00F50116"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6C44F1" w:rsidRPr="00463629" w:rsidRDefault="006C44F1">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6C44F1" w:rsidRPr="00463629" w:rsidRDefault="006C44F1">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45D111" w14:textId="77777777" w:rsidR="00981976" w:rsidRDefault="00981976" w:rsidP="00BD4347">
      <w:pPr>
        <w:spacing w:after="0" w:line="240" w:lineRule="auto"/>
      </w:pPr>
      <w:r>
        <w:separator/>
      </w:r>
    </w:p>
  </w:footnote>
  <w:footnote w:type="continuationSeparator" w:id="0">
    <w:p w14:paraId="0A86590E" w14:textId="77777777" w:rsidR="00981976" w:rsidRDefault="00981976"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50789F03" w:rsidR="006C44F1" w:rsidRPr="003C6E3B"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6C44F1" w:rsidRPr="00E30F84" w:rsidRDefault="006C44F1"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50DE8A5B" w:rsidR="006C44F1" w:rsidRPr="009774B4" w:rsidRDefault="006C44F1"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39149952" w:rsidR="006C44F1" w:rsidRPr="005E2C25" w:rsidRDefault="006C44F1">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6"/>
  </w:num>
  <w:num w:numId="4">
    <w:abstractNumId w:val="0"/>
  </w:num>
  <w:num w:numId="5">
    <w:abstractNumId w:val="14"/>
  </w:num>
  <w:num w:numId="6">
    <w:abstractNumId w:val="11"/>
  </w:num>
  <w:num w:numId="7">
    <w:abstractNumId w:val="8"/>
  </w:num>
  <w:num w:numId="8">
    <w:abstractNumId w:val="12"/>
  </w:num>
  <w:num w:numId="9">
    <w:abstractNumId w:val="2"/>
  </w:num>
  <w:num w:numId="10">
    <w:abstractNumId w:val="5"/>
  </w:num>
  <w:num w:numId="11">
    <w:abstractNumId w:val="4"/>
  </w:num>
  <w:num w:numId="12">
    <w:abstractNumId w:val="3"/>
  </w:num>
  <w:num w:numId="13">
    <w:abstractNumId w:val="10"/>
  </w:num>
  <w:num w:numId="14">
    <w:abstractNumId w:val="1"/>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179A"/>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4F30"/>
    <w:rsid w:val="000650B1"/>
    <w:rsid w:val="00066343"/>
    <w:rsid w:val="00066FBE"/>
    <w:rsid w:val="00067557"/>
    <w:rsid w:val="00070106"/>
    <w:rsid w:val="00070183"/>
    <w:rsid w:val="0007024D"/>
    <w:rsid w:val="000705A1"/>
    <w:rsid w:val="00070D90"/>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0C9C"/>
    <w:rsid w:val="000A4391"/>
    <w:rsid w:val="000A445F"/>
    <w:rsid w:val="000A45A3"/>
    <w:rsid w:val="000A4989"/>
    <w:rsid w:val="000A5567"/>
    <w:rsid w:val="000A5968"/>
    <w:rsid w:val="000A654A"/>
    <w:rsid w:val="000A76A1"/>
    <w:rsid w:val="000A7E48"/>
    <w:rsid w:val="000B0468"/>
    <w:rsid w:val="000B0928"/>
    <w:rsid w:val="000B0B95"/>
    <w:rsid w:val="000B0D1D"/>
    <w:rsid w:val="000B1A17"/>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A9B"/>
    <w:rsid w:val="00156CB0"/>
    <w:rsid w:val="00157401"/>
    <w:rsid w:val="0015789F"/>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9D5"/>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79A"/>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6102"/>
    <w:rsid w:val="00257781"/>
    <w:rsid w:val="00257E15"/>
    <w:rsid w:val="00257E54"/>
    <w:rsid w:val="002606C0"/>
    <w:rsid w:val="00260EC4"/>
    <w:rsid w:val="00260F1E"/>
    <w:rsid w:val="002630A8"/>
    <w:rsid w:val="00263CCF"/>
    <w:rsid w:val="00263F39"/>
    <w:rsid w:val="00265154"/>
    <w:rsid w:val="0026692C"/>
    <w:rsid w:val="00267F65"/>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A74E4"/>
    <w:rsid w:val="002B20CF"/>
    <w:rsid w:val="002B24D3"/>
    <w:rsid w:val="002B36EE"/>
    <w:rsid w:val="002B3806"/>
    <w:rsid w:val="002B4DA3"/>
    <w:rsid w:val="002B63D0"/>
    <w:rsid w:val="002B6679"/>
    <w:rsid w:val="002B6C9F"/>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1F8"/>
    <w:rsid w:val="003008BE"/>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63C"/>
    <w:rsid w:val="00350C1A"/>
    <w:rsid w:val="00350E6A"/>
    <w:rsid w:val="00351FC4"/>
    <w:rsid w:val="0035211D"/>
    <w:rsid w:val="0035259C"/>
    <w:rsid w:val="00353A6E"/>
    <w:rsid w:val="00353DF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5F89"/>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733"/>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292"/>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472F"/>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2F65"/>
    <w:rsid w:val="00583314"/>
    <w:rsid w:val="0058339D"/>
    <w:rsid w:val="005834D9"/>
    <w:rsid w:val="0058387A"/>
    <w:rsid w:val="0058393C"/>
    <w:rsid w:val="00583DAF"/>
    <w:rsid w:val="005855EF"/>
    <w:rsid w:val="005869DA"/>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6C8"/>
    <w:rsid w:val="005A5A88"/>
    <w:rsid w:val="005A5E5A"/>
    <w:rsid w:val="005A5F22"/>
    <w:rsid w:val="005A6751"/>
    <w:rsid w:val="005A6C9A"/>
    <w:rsid w:val="005A6FEF"/>
    <w:rsid w:val="005A7212"/>
    <w:rsid w:val="005B1173"/>
    <w:rsid w:val="005B27D4"/>
    <w:rsid w:val="005B4D37"/>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45AC"/>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2CA"/>
    <w:rsid w:val="006257B0"/>
    <w:rsid w:val="00625E7D"/>
    <w:rsid w:val="0062779F"/>
    <w:rsid w:val="00627897"/>
    <w:rsid w:val="00627EB9"/>
    <w:rsid w:val="006302E7"/>
    <w:rsid w:val="006305D0"/>
    <w:rsid w:val="006306E8"/>
    <w:rsid w:val="00631726"/>
    <w:rsid w:val="00631E1E"/>
    <w:rsid w:val="006334EE"/>
    <w:rsid w:val="00636975"/>
    <w:rsid w:val="00636DE2"/>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4F1"/>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581C"/>
    <w:rsid w:val="006F73B8"/>
    <w:rsid w:val="006F75C6"/>
    <w:rsid w:val="007012F3"/>
    <w:rsid w:val="007043DE"/>
    <w:rsid w:val="00704C5B"/>
    <w:rsid w:val="00704E1D"/>
    <w:rsid w:val="00705442"/>
    <w:rsid w:val="00705551"/>
    <w:rsid w:val="00705801"/>
    <w:rsid w:val="00706CBB"/>
    <w:rsid w:val="00710D36"/>
    <w:rsid w:val="00711597"/>
    <w:rsid w:val="00711C2D"/>
    <w:rsid w:val="0071343F"/>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65D8F"/>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51D"/>
    <w:rsid w:val="007D348A"/>
    <w:rsid w:val="007D35E9"/>
    <w:rsid w:val="007D5A33"/>
    <w:rsid w:val="007D6BFD"/>
    <w:rsid w:val="007D7EED"/>
    <w:rsid w:val="007E02F3"/>
    <w:rsid w:val="007E0508"/>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6A6"/>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5E4"/>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0AB5"/>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29C"/>
    <w:rsid w:val="008719F9"/>
    <w:rsid w:val="008725DE"/>
    <w:rsid w:val="00872739"/>
    <w:rsid w:val="00872C6D"/>
    <w:rsid w:val="00873458"/>
    <w:rsid w:val="00874D6E"/>
    <w:rsid w:val="008819E3"/>
    <w:rsid w:val="00881B4C"/>
    <w:rsid w:val="008823C8"/>
    <w:rsid w:val="0088587B"/>
    <w:rsid w:val="00885B72"/>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09D6"/>
    <w:rsid w:val="008C27E6"/>
    <w:rsid w:val="008C36CA"/>
    <w:rsid w:val="008C3A3C"/>
    <w:rsid w:val="008C5BC1"/>
    <w:rsid w:val="008C7121"/>
    <w:rsid w:val="008D01F0"/>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3872"/>
    <w:rsid w:val="00914E2B"/>
    <w:rsid w:val="00914FB9"/>
    <w:rsid w:val="0091653F"/>
    <w:rsid w:val="00916741"/>
    <w:rsid w:val="0091679F"/>
    <w:rsid w:val="00916A7B"/>
    <w:rsid w:val="00916D84"/>
    <w:rsid w:val="00917BB7"/>
    <w:rsid w:val="009211E3"/>
    <w:rsid w:val="009213A7"/>
    <w:rsid w:val="00925462"/>
    <w:rsid w:val="0092546D"/>
    <w:rsid w:val="00926124"/>
    <w:rsid w:val="0092659D"/>
    <w:rsid w:val="00926A30"/>
    <w:rsid w:val="00926D28"/>
    <w:rsid w:val="00927812"/>
    <w:rsid w:val="00927A22"/>
    <w:rsid w:val="00930A4B"/>
    <w:rsid w:val="00930B5D"/>
    <w:rsid w:val="00931E85"/>
    <w:rsid w:val="00932572"/>
    <w:rsid w:val="00933138"/>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24AE"/>
    <w:rsid w:val="0095319E"/>
    <w:rsid w:val="009544C1"/>
    <w:rsid w:val="00955628"/>
    <w:rsid w:val="00955696"/>
    <w:rsid w:val="00955948"/>
    <w:rsid w:val="009559A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976"/>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97D1E"/>
    <w:rsid w:val="00997E5D"/>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2E1F"/>
    <w:rsid w:val="009C3388"/>
    <w:rsid w:val="009C55B4"/>
    <w:rsid w:val="009C6482"/>
    <w:rsid w:val="009C7197"/>
    <w:rsid w:val="009C7B7C"/>
    <w:rsid w:val="009D14EF"/>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4377"/>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6E40"/>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0A47"/>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4502"/>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2EB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7A6"/>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6DE"/>
    <w:rsid w:val="00D47D3D"/>
    <w:rsid w:val="00D47DED"/>
    <w:rsid w:val="00D50392"/>
    <w:rsid w:val="00D51F69"/>
    <w:rsid w:val="00D542BA"/>
    <w:rsid w:val="00D55501"/>
    <w:rsid w:val="00D55FAC"/>
    <w:rsid w:val="00D578BC"/>
    <w:rsid w:val="00D609F7"/>
    <w:rsid w:val="00D631BA"/>
    <w:rsid w:val="00D635D2"/>
    <w:rsid w:val="00D64438"/>
    <w:rsid w:val="00D64943"/>
    <w:rsid w:val="00D657F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1C63"/>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0D1"/>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B1C"/>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1CE9"/>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0C1A"/>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843"/>
    <w:rsid w:val="00F4791F"/>
    <w:rsid w:val="00F47CC9"/>
    <w:rsid w:val="00F47E3B"/>
    <w:rsid w:val="00F47E7C"/>
    <w:rsid w:val="00F50116"/>
    <w:rsid w:val="00F5253D"/>
    <w:rsid w:val="00F52929"/>
    <w:rsid w:val="00F536B9"/>
    <w:rsid w:val="00F54C73"/>
    <w:rsid w:val="00F55070"/>
    <w:rsid w:val="00F55AFA"/>
    <w:rsid w:val="00F57BFA"/>
    <w:rsid w:val="00F608FA"/>
    <w:rsid w:val="00F60949"/>
    <w:rsid w:val="00F610DB"/>
    <w:rsid w:val="00F62C9B"/>
    <w:rsid w:val="00F64100"/>
    <w:rsid w:val="00F64292"/>
    <w:rsid w:val="00F64F69"/>
    <w:rsid w:val="00F652D9"/>
    <w:rsid w:val="00F65430"/>
    <w:rsid w:val="00F664B5"/>
    <w:rsid w:val="00F665A8"/>
    <w:rsid w:val="00F672EC"/>
    <w:rsid w:val="00F67E1D"/>
    <w:rsid w:val="00F70DCC"/>
    <w:rsid w:val="00F72055"/>
    <w:rsid w:val="00F74154"/>
    <w:rsid w:val="00F74578"/>
    <w:rsid w:val="00F74B81"/>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6C44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4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CB109-121F-4BB1-B2C9-02E7D42B5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02</TotalTime>
  <Pages>31</Pages>
  <Words>15142</Words>
  <Characters>86312</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86</cp:revision>
  <cp:lastPrinted>2022-11-03T03:46:00Z</cp:lastPrinted>
  <dcterms:created xsi:type="dcterms:W3CDTF">2022-09-25T02:46:00Z</dcterms:created>
  <dcterms:modified xsi:type="dcterms:W3CDTF">2022-11-0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Y8IUtCf"/&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